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9AD9F" w14:textId="47E708F9" w:rsidR="00E54A20" w:rsidRPr="00575A0D"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3B4FC3" w:rsidRPr="006C5F7C">
        <w:rPr>
          <w:rFonts w:ascii="Times New Roman" w:hAnsi="Times New Roman" w:cs="Times New Roman"/>
          <w:b/>
          <w:sz w:val="24"/>
          <w:szCs w:val="24"/>
        </w:rPr>
        <w:t>Associations between multisensory integration and several domains of cognitive function in a large cohort of older adults</w:t>
      </w: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w:t>
      </w:r>
      <w:proofErr w:type="gramStart"/>
      <w:r w:rsidRPr="00575A0D">
        <w:rPr>
          <w:rFonts w:ascii="Times New Roman" w:hAnsi="Times New Roman" w:cs="Times New Roman"/>
          <w:sz w:val="24"/>
          <w:szCs w:val="24"/>
          <w:vertAlign w:val="superscript"/>
        </w:rPr>
        <w:t>,2</w:t>
      </w:r>
      <w:proofErr w:type="gramEnd"/>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e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w:t>
      </w:r>
      <w:proofErr w:type="gramStart"/>
      <w:r w:rsidRPr="00575A0D">
        <w:rPr>
          <w:rFonts w:ascii="Times New Roman" w:hAnsi="Times New Roman" w:cs="Times New Roman"/>
          <w:sz w:val="24"/>
          <w:szCs w:val="24"/>
        </w:rPr>
        <w:t>Psychology</w:t>
      </w:r>
      <w:proofErr w:type="gramEnd"/>
      <w:r w:rsidRPr="00575A0D">
        <w:rPr>
          <w:rFonts w:ascii="Times New Roman" w:hAnsi="Times New Roman" w:cs="Times New Roman"/>
          <w:sz w:val="24"/>
          <w:szCs w:val="24"/>
        </w:rPr>
        <w:t>,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Rebecca </w:t>
      </w:r>
      <w:proofErr w:type="spellStart"/>
      <w:r w:rsidRPr="00575A0D">
        <w:rPr>
          <w:rFonts w:ascii="Times New Roman" w:hAnsi="Times New Roman" w:cs="Times New Roman"/>
          <w:sz w:val="24"/>
          <w:szCs w:val="24"/>
        </w:rPr>
        <w:t>Hirst</w:t>
      </w:r>
      <w:proofErr w:type="spellEnd"/>
      <w:r w:rsidRPr="00575A0D">
        <w:rPr>
          <w:rFonts w:ascii="Times New Roman" w:hAnsi="Times New Roman" w:cs="Times New Roman"/>
          <w:sz w:val="24"/>
          <w:szCs w:val="24"/>
        </w:rPr>
        <w: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77777777" w:rsidR="005E6C13" w:rsidRPr="00575A0D" w:rsidRDefault="005E6C13" w:rsidP="00E54A20">
      <w:pPr>
        <w:spacing w:line="480" w:lineRule="auto"/>
        <w:contextualSpacing/>
        <w:rPr>
          <w:rFonts w:ascii="Times New Roman" w:hAnsi="Times New Roman" w:cs="Times New Roman"/>
          <w:sz w:val="24"/>
          <w:szCs w:val="24"/>
        </w:rPr>
      </w:pPr>
    </w:p>
    <w:p w14:paraId="42AA334E" w14:textId="77777777" w:rsidR="00E54A20" w:rsidRPr="00575A0D" w:rsidRDefault="00E54A20" w:rsidP="0050567B">
      <w:pPr>
        <w:spacing w:line="480" w:lineRule="auto"/>
        <w:contextualSpacing/>
        <w:jc w:val="center"/>
        <w:rPr>
          <w:rFonts w:ascii="Times New Roman" w:hAnsi="Times New Roman" w:cs="Times New Roman"/>
          <w:sz w:val="24"/>
          <w:szCs w:val="24"/>
        </w:rPr>
      </w:pPr>
    </w:p>
    <w:p w14:paraId="7C4B772C" w14:textId="77777777" w:rsidR="00C67E14" w:rsidRDefault="00C67E14" w:rsidP="0050567B">
      <w:pPr>
        <w:spacing w:line="480" w:lineRule="auto"/>
        <w:contextualSpacing/>
        <w:jc w:val="center"/>
        <w:rPr>
          <w:rFonts w:ascii="Times New Roman" w:hAnsi="Times New Roman" w:cs="Times New Roman"/>
          <w:sz w:val="24"/>
          <w:szCs w:val="24"/>
        </w:rPr>
      </w:pPr>
    </w:p>
    <w:p w14:paraId="41ACD90C" w14:textId="77777777" w:rsidR="006C5F7C" w:rsidRDefault="006C5F7C" w:rsidP="0050567B">
      <w:pPr>
        <w:spacing w:line="480" w:lineRule="auto"/>
        <w:contextualSpacing/>
        <w:jc w:val="center"/>
        <w:rPr>
          <w:rFonts w:ascii="Times New Roman" w:hAnsi="Times New Roman" w:cs="Times New Roman"/>
          <w:sz w:val="24"/>
          <w:szCs w:val="24"/>
        </w:rPr>
      </w:pPr>
    </w:p>
    <w:p w14:paraId="345A8CE0" w14:textId="77777777" w:rsidR="006C5F7C" w:rsidRDefault="006C5F7C" w:rsidP="0050567B">
      <w:pPr>
        <w:spacing w:line="480" w:lineRule="auto"/>
        <w:contextualSpacing/>
        <w:jc w:val="center"/>
        <w:rPr>
          <w:rFonts w:ascii="Times New Roman" w:hAnsi="Times New Roman" w:cs="Times New Roman"/>
          <w:sz w:val="24"/>
          <w:szCs w:val="24"/>
        </w:rPr>
      </w:pPr>
    </w:p>
    <w:p w14:paraId="7A924E4C" w14:textId="77777777" w:rsidR="006C5F7C" w:rsidRDefault="006C5F7C" w:rsidP="0050567B">
      <w:pPr>
        <w:spacing w:line="480" w:lineRule="auto"/>
        <w:contextualSpacing/>
        <w:jc w:val="center"/>
        <w:rPr>
          <w:rFonts w:ascii="Times New Roman" w:hAnsi="Times New Roman" w:cs="Times New Roman"/>
          <w:sz w:val="24"/>
          <w:szCs w:val="24"/>
        </w:rPr>
      </w:pPr>
    </w:p>
    <w:p w14:paraId="7C67BAA2" w14:textId="77777777" w:rsidR="006C5F7C" w:rsidRDefault="006C5F7C" w:rsidP="0050567B">
      <w:pPr>
        <w:spacing w:line="480" w:lineRule="auto"/>
        <w:contextualSpacing/>
        <w:jc w:val="center"/>
        <w:rPr>
          <w:rFonts w:ascii="Times New Roman" w:hAnsi="Times New Roman" w:cs="Times New Roman"/>
          <w:sz w:val="24"/>
          <w:szCs w:val="24"/>
        </w:rPr>
      </w:pPr>
    </w:p>
    <w:p w14:paraId="5F49E805" w14:textId="77777777" w:rsidR="006C5F7C" w:rsidRDefault="006C5F7C" w:rsidP="0050567B">
      <w:pPr>
        <w:spacing w:line="480" w:lineRule="auto"/>
        <w:contextualSpacing/>
        <w:jc w:val="center"/>
        <w:rPr>
          <w:rFonts w:ascii="Times New Roman" w:hAnsi="Times New Roman" w:cs="Times New Roman"/>
          <w:sz w:val="24"/>
          <w:szCs w:val="24"/>
        </w:rPr>
      </w:pPr>
    </w:p>
    <w:p w14:paraId="6AFD2ED3" w14:textId="77777777" w:rsidR="006C5F7C" w:rsidRDefault="006C5F7C" w:rsidP="0050567B">
      <w:pPr>
        <w:spacing w:line="480" w:lineRule="auto"/>
        <w:contextualSpacing/>
        <w:jc w:val="center"/>
        <w:rPr>
          <w:rFonts w:ascii="Times New Roman" w:hAnsi="Times New Roman" w:cs="Times New Roman"/>
          <w:sz w:val="24"/>
          <w:szCs w:val="24"/>
        </w:rPr>
      </w:pPr>
    </w:p>
    <w:p w14:paraId="577F4656" w14:textId="77777777" w:rsidR="006C5F7C" w:rsidRPr="00575A0D" w:rsidRDefault="006C5F7C" w:rsidP="0050567B">
      <w:pPr>
        <w:spacing w:line="480" w:lineRule="auto"/>
        <w:contextualSpacing/>
        <w:jc w:val="center"/>
        <w:rPr>
          <w:rFonts w:ascii="Times New Roman" w:hAnsi="Times New Roman" w:cs="Times New Roman"/>
          <w:sz w:val="24"/>
          <w:szCs w:val="24"/>
        </w:rPr>
      </w:pP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commentRangeStart w:id="0"/>
      <w:r w:rsidRPr="00575A0D">
        <w:rPr>
          <w:rFonts w:ascii="Times New Roman" w:hAnsi="Times New Roman" w:cs="Times New Roman"/>
          <w:b/>
          <w:sz w:val="24"/>
          <w:szCs w:val="24"/>
        </w:rPr>
        <w:lastRenderedPageBreak/>
        <w:t>Abstract</w:t>
      </w:r>
      <w:commentRangeEnd w:id="0"/>
      <w:r w:rsidR="00A77142">
        <w:rPr>
          <w:rStyle w:val="CommentReference"/>
        </w:rPr>
        <w:commentReference w:id="0"/>
      </w:r>
    </w:p>
    <w:p w14:paraId="138CE378" w14:textId="4C8A2BDF"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 </w:t>
      </w:r>
      <w:r w:rsidR="007E004E" w:rsidRPr="007F3201">
        <w:rPr>
          <w:rFonts w:ascii="Times New Roman" w:hAnsi="Times New Roman" w:cs="Times New Roman"/>
          <w:sz w:val="24"/>
          <w:szCs w:val="24"/>
        </w:rPr>
        <w:t>sensory integration</w:t>
      </w:r>
      <w:r w:rsidR="000D2D3E" w:rsidRPr="007F3201">
        <w:rPr>
          <w:rFonts w:ascii="Times New Roman" w:hAnsi="Times New Roman" w:cs="Times New Roman"/>
          <w:sz w:val="24"/>
          <w:szCs w:val="24"/>
        </w:rPr>
        <w:t xml:space="preserve"> across different</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association 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precise (</w:t>
      </w:r>
      <w:r w:rsidR="00A47214">
        <w:rPr>
          <w:rFonts w:ascii="Times New Roman" w:hAnsi="Times New Roman" w:cs="Times New Roman"/>
          <w:sz w:val="24"/>
          <w:szCs w:val="24"/>
        </w:rPr>
        <w:t>young-like</w:t>
      </w:r>
      <w:r w:rsidR="000D2D3E">
        <w:rPr>
          <w:rFonts w:ascii="Times New Roman" w:hAnsi="Times New Roman" w:cs="Times New Roman"/>
          <w:sz w:val="24"/>
          <w:szCs w:val="24"/>
        </w:rPr>
        <w:t>)</w:t>
      </w:r>
      <w:r w:rsidR="00062972" w:rsidRPr="00575A0D">
        <w:rPr>
          <w:rFonts w:ascii="Times New Roman" w:hAnsi="Times New Roman" w:cs="Times New Roman"/>
          <w:sz w:val="24"/>
          <w:szCs w:val="24"/>
        </w:rPr>
        <w:t xml:space="preserve"> 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575A0D" w:rsidRPr="00575A0D">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of 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1743A3" w:rsidRPr="00575A0D">
        <w:rPr>
          <w:rFonts w:ascii="Times New Roman" w:hAnsi="Times New Roman" w:cs="Times New Roman"/>
          <w:sz w:val="24"/>
          <w:szCs w:val="24"/>
        </w:rPr>
        <w:t xml:space="preserve">healthier cogniti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commentRangeStart w:id="1"/>
      <w:r w:rsidR="008E08D4" w:rsidRPr="00A67AB9">
        <w:rPr>
          <w:rFonts w:ascii="Times New Roman" w:hAnsi="Times New Roman" w:cs="Times New Roman"/>
          <w:sz w:val="24"/>
          <w:szCs w:val="24"/>
        </w:rPr>
        <w:t xml:space="preserve"> links </w:t>
      </w:r>
      <w:commentRangeEnd w:id="1"/>
      <w:r w:rsidR="008351A9" w:rsidRPr="00A67AB9">
        <w:rPr>
          <w:rStyle w:val="CommentReference"/>
        </w:rPr>
        <w:commentReference w:id="1"/>
      </w:r>
      <w:r w:rsidR="008E08D4" w:rsidRPr="00A67AB9">
        <w:rPr>
          <w:rFonts w:ascii="Times New Roman" w:hAnsi="Times New Roman" w:cs="Times New Roman"/>
          <w:sz w:val="24"/>
          <w:szCs w:val="24"/>
        </w:rPr>
        <w:t>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 xml:space="preserve">Sound-Induced Flash Illusion, Ageing, Cognitive function, </w:t>
      </w:r>
      <w:proofErr w:type="spellStart"/>
      <w:r w:rsidRPr="00575A0D">
        <w:rPr>
          <w:rFonts w:ascii="Times New Roman" w:hAnsi="Times New Roman" w:cs="Times New Roman"/>
          <w:sz w:val="24"/>
          <w:szCs w:val="24"/>
        </w:rPr>
        <w:t>Audiovisual</w:t>
      </w:r>
      <w:proofErr w:type="spellEnd"/>
      <w:r w:rsidRPr="00575A0D">
        <w:rPr>
          <w:rFonts w:ascii="Times New Roman" w:hAnsi="Times New Roman" w:cs="Times New Roman"/>
          <w:sz w:val="24"/>
          <w:szCs w:val="24"/>
        </w:rPr>
        <w:t>,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commentRangeStart w:id="2"/>
      <w:r w:rsidRPr="00575A0D">
        <w:rPr>
          <w:rFonts w:ascii="Times New Roman" w:hAnsi="Times New Roman" w:cs="Times New Roman"/>
          <w:b/>
          <w:bCs/>
          <w:sz w:val="24"/>
          <w:szCs w:val="24"/>
        </w:rPr>
        <w:lastRenderedPageBreak/>
        <w:t>Introduction</w:t>
      </w:r>
      <w:commentRangeEnd w:id="2"/>
      <w:r w:rsidR="00E278F2">
        <w:rPr>
          <w:rStyle w:val="CommentReference"/>
        </w:rPr>
        <w:commentReference w:id="2"/>
      </w:r>
    </w:p>
    <w:p w14:paraId="062EDB39" w14:textId="537F83BE"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large-scal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 xml:space="preserve">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recently has </w:t>
      </w:r>
      <w:r w:rsidR="00F02D72">
        <w:rPr>
          <w:rFonts w:ascii="Times New Roman" w:hAnsi="Times New Roman" w:cs="Times New Roman"/>
          <w:sz w:val="24"/>
          <w:szCs w:val="24"/>
        </w:rPr>
        <w:t>the</w:t>
      </w:r>
      <w:r w:rsidR="000F7C77">
        <w:rPr>
          <w:rFonts w:ascii="Times New Roman" w:hAnsi="Times New Roman" w:cs="Times New Roman"/>
          <w:sz w:val="24"/>
          <w:szCs w:val="24"/>
        </w:rPr>
        <w:t xml:space="preserve"> field of </w:t>
      </w:r>
      <w:r w:rsidR="00F02D72">
        <w:rPr>
          <w:rFonts w:ascii="Times New Roman" w:hAnsi="Times New Roman" w:cs="Times New Roman"/>
          <w:sz w:val="24"/>
          <w:szCs w:val="24"/>
        </w:rPr>
        <w:t xml:space="preserve">cognitive </w:t>
      </w:r>
      <w:r w:rsidR="000F7C77">
        <w:rPr>
          <w:rFonts w:ascii="Times New Roman" w:hAnsi="Times New Roman" w:cs="Times New Roman"/>
          <w:sz w:val="24"/>
          <w:szCs w:val="24"/>
        </w:rPr>
        <w:t xml:space="preserve">ageing </w:t>
      </w:r>
      <w:r w:rsidR="00143DEA">
        <w:rPr>
          <w:rFonts w:ascii="Times New Roman" w:hAnsi="Times New Roman" w:cs="Times New Roman"/>
          <w:sz w:val="24"/>
          <w:szCs w:val="24"/>
        </w:rPr>
        <w:t>started to consider</w:t>
      </w:r>
      <w:r w:rsidR="00FA4024">
        <w:rPr>
          <w:rFonts w:ascii="Times New Roman" w:hAnsi="Times New Roman" w:cs="Times New Roman"/>
          <w:sz w:val="24"/>
          <w:szCs w:val="24"/>
        </w:rPr>
        <w:t xml:space="preserve">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143DEA">
        <w:rPr>
          <w:rFonts w:ascii="Times New Roman" w:hAnsi="Times New Roman" w:cs="Times New Roman"/>
          <w:sz w:val="24"/>
          <w:szCs w:val="24"/>
        </w:rPr>
        <w:t>, which</w:t>
      </w:r>
      <w:r w:rsidR="000F0A4B" w:rsidRPr="00575A0D">
        <w:rPr>
          <w:rFonts w:ascii="Times New Roman" w:hAnsi="Times New Roman" w:cs="Times New Roman"/>
          <w:sz w:val="24"/>
          <w:szCs w:val="24"/>
        </w:rPr>
        <w:t xml:space="preserve"> is </w:t>
      </w:r>
      <w:r w:rsidR="00436EEE">
        <w:rPr>
          <w:rFonts w:ascii="Times New Roman" w:hAnsi="Times New Roman" w:cs="Times New Roman"/>
          <w:sz w:val="24"/>
          <w:szCs w:val="24"/>
        </w:rPr>
        <w:t xml:space="preserve">an </w:t>
      </w:r>
      <w:r w:rsidR="000F0A4B" w:rsidRPr="00575A0D">
        <w:rPr>
          <w:rFonts w:ascii="Times New Roman" w:hAnsi="Times New Roman" w:cs="Times New Roman"/>
          <w:sz w:val="24"/>
          <w:szCs w:val="24"/>
        </w:rPr>
        <w:t xml:space="preserve">important </w:t>
      </w:r>
      <w:r w:rsidR="00436EEE">
        <w:rPr>
          <w:rFonts w:ascii="Times New Roman" w:hAnsi="Times New Roman" w:cs="Times New Roman"/>
          <w:sz w:val="24"/>
          <w:szCs w:val="24"/>
        </w:rPr>
        <w:t xml:space="preserve">function </w:t>
      </w:r>
      <w:r w:rsidR="005E05B3">
        <w:rPr>
          <w:rFonts w:ascii="Times New Roman" w:hAnsi="Times New Roman" w:cs="Times New Roman"/>
          <w:sz w:val="24"/>
          <w:szCs w:val="24"/>
        </w:rPr>
        <w:t>to</w:t>
      </w:r>
      <w:r w:rsidR="00315F89"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acilitat</w:t>
      </w:r>
      <w:r w:rsidR="008A7DD6">
        <w:rPr>
          <w:rFonts w:ascii="Times New Roman" w:hAnsi="Times New Roman" w:cs="Times New Roman"/>
          <w:sz w:val="24"/>
          <w:szCs w:val="24"/>
        </w:rPr>
        <w:t>e</w:t>
      </w:r>
      <w:r w:rsidR="00315F89" w:rsidRPr="00575A0D">
        <w:rPr>
          <w:rFonts w:ascii="Times New Roman" w:hAnsi="Times New Roman" w:cs="Times New Roman"/>
          <w:sz w:val="24"/>
          <w:szCs w:val="24"/>
        </w:rPr>
        <w:t xml:space="preserve"> coherent perception</w:t>
      </w:r>
      <w:r w:rsidR="00F634F4">
        <w:rPr>
          <w:rFonts w:ascii="Times New Roman" w:hAnsi="Times New Roman" w:cs="Times New Roman"/>
          <w:sz w:val="24"/>
          <w:szCs w:val="24"/>
        </w:rPr>
        <w:t>,</w:t>
      </w:r>
      <w:r w:rsidR="00315F89" w:rsidRPr="00575A0D">
        <w:rPr>
          <w:rFonts w:ascii="Times New Roman" w:hAnsi="Times New Roman" w:cs="Times New Roman"/>
          <w:sz w:val="24"/>
          <w:szCs w:val="24"/>
        </w:rPr>
        <w:t xml:space="preserve"> </w:t>
      </w:r>
      <w:r w:rsidR="00C0270D">
        <w:rPr>
          <w:rFonts w:ascii="Times New Roman" w:hAnsi="Times New Roman" w:cs="Times New Roman"/>
          <w:sz w:val="24"/>
          <w:szCs w:val="24"/>
        </w:rPr>
        <w:t>whilst also balancing</w:t>
      </w:r>
      <w:r w:rsidR="00060E70">
        <w:rPr>
          <w:rFonts w:ascii="Times New Roman" w:hAnsi="Times New Roman" w:cs="Times New Roman"/>
          <w:sz w:val="24"/>
          <w:szCs w:val="24"/>
        </w:rPr>
        <w:t xml:space="preserve"> </w:t>
      </w:r>
      <w:r w:rsidR="009F2F11">
        <w:rPr>
          <w:rFonts w:ascii="Times New Roman" w:hAnsi="Times New Roman" w:cs="Times New Roman"/>
          <w:sz w:val="24"/>
          <w:szCs w:val="24"/>
        </w:rPr>
        <w:t xml:space="preserve">asymmetries in </w:t>
      </w:r>
      <w:r w:rsidR="00060E70">
        <w:rPr>
          <w:rFonts w:ascii="Times New Roman" w:hAnsi="Times New Roman" w:cs="Times New Roman"/>
          <w:sz w:val="24"/>
          <w:szCs w:val="24"/>
        </w:rPr>
        <w:t>age-related decline</w:t>
      </w:r>
      <w:r w:rsidR="00A85346">
        <w:rPr>
          <w:rFonts w:ascii="Times New Roman" w:hAnsi="Times New Roman" w:cs="Times New Roman"/>
          <w:sz w:val="24"/>
          <w:szCs w:val="24"/>
        </w:rPr>
        <w:t xml:space="preserve"> across </w:t>
      </w:r>
      <w:r w:rsidR="00F634F4">
        <w:rPr>
          <w:rFonts w:ascii="Times New Roman" w:hAnsi="Times New Roman" w:cs="Times New Roman"/>
          <w:sz w:val="24"/>
          <w:szCs w:val="24"/>
        </w:rPr>
        <w:t>the senses</w:t>
      </w:r>
      <w:r w:rsidR="00436EEE">
        <w:rPr>
          <w:rFonts w:ascii="Times New Roman" w:hAnsi="Times New Roman" w:cs="Times New Roman"/>
          <w:sz w:val="24"/>
          <w:szCs w:val="24"/>
        </w:rPr>
        <w:t>.</w:t>
      </w:r>
      <w:r w:rsidR="00731FE7">
        <w:rPr>
          <w:rFonts w:ascii="Times New Roman" w:hAnsi="Times New Roman" w:cs="Times New Roman"/>
          <w:sz w:val="24"/>
          <w:szCs w:val="24"/>
        </w:rPr>
        <w:t xml:space="preserve"> </w:t>
      </w:r>
    </w:p>
    <w:p w14:paraId="02C0B716" w14:textId="61B58A76" w:rsidR="00260BBF" w:rsidRDefault="00436EE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eir review of the literature, </w:t>
      </w: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w:t>
      </w:r>
      <w:r w:rsidRPr="00575A0D">
        <w:rPr>
          <w:rFonts w:ascii="Times New Roman" w:hAnsi="Times New Roman" w:cs="Times New Roman"/>
          <w:sz w:val="24"/>
          <w:szCs w:val="24"/>
        </w:rPr>
        <w:t xml:space="preserve"> measures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gap detection, temporal order judgements and temporal masking) in hearing, vision and touch. They found that the relationship between age and “global cognitive function” was mediated by “global sensory function” across the a</w:t>
      </w:r>
      <w:r>
        <w:rPr>
          <w:rFonts w:ascii="Times New Roman" w:hAnsi="Times New Roman" w:cs="Times New Roman"/>
          <w:sz w:val="24"/>
          <w:szCs w:val="24"/>
        </w:rPr>
        <w:t>c</w:t>
      </w:r>
      <w:r w:rsidRPr="00575A0D">
        <w:rPr>
          <w:rFonts w:ascii="Times New Roman" w:hAnsi="Times New Roman" w:cs="Times New Roman"/>
          <w:sz w:val="24"/>
          <w:szCs w:val="24"/>
        </w:rPr>
        <w:t xml:space="preserve">quired measures.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E</w:t>
      </w:r>
      <w:r w:rsidR="00CE3DEA" w:rsidRPr="00575A0D">
        <w:rPr>
          <w:rFonts w:ascii="Times New Roman" w:hAnsi="Times New Roman" w:cs="Times New Roman"/>
          <w:sz w:val="24"/>
          <w:szCs w:val="24"/>
        </w:rPr>
        <w:t xml:space="preserve">xperimental evidence </w:t>
      </w:r>
      <w:r w:rsidR="00204E17">
        <w:rPr>
          <w:rFonts w:ascii="Times New Roman" w:hAnsi="Times New Roman" w:cs="Times New Roman"/>
          <w:sz w:val="24"/>
          <w:szCs w:val="24"/>
        </w:rPr>
        <w:t>has shown</w:t>
      </w:r>
      <w:r w:rsidR="00315F8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 xml:space="preserve">that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w:t>
      </w:r>
      <w:r w:rsidR="009A6192" w:rsidRPr="00575A0D">
        <w:rPr>
          <w:rFonts w:ascii="Times New Roman" w:hAnsi="Times New Roman" w:cs="Times New Roman"/>
          <w:sz w:val="24"/>
          <w:szCs w:val="24"/>
        </w:rPr>
        <w:lastRenderedPageBreak/>
        <w:t xml:space="preserve">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637B1976"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In 2014, The Irish Longitudinal Study on Ageing</w:t>
      </w:r>
      <w:r w:rsidR="00B979AD" w:rsidRPr="00575A0D">
        <w:rPr>
          <w:rFonts w:ascii="Times New Roman" w:hAnsi="Times New Roman" w:cs="Times New Roman"/>
          <w:sz w:val="24"/>
          <w:szCs w:val="24"/>
        </w:rPr>
        <w:t xml:space="preserve"> (TILDA) include</w:t>
      </w:r>
      <w:r w:rsidR="00B80F14" w:rsidRPr="00575A0D">
        <w:rPr>
          <w:rFonts w:ascii="Times New Roman" w:hAnsi="Times New Roman" w:cs="Times New Roman"/>
          <w:sz w:val="24"/>
          <w:szCs w:val="24"/>
        </w:rPr>
        <w:t>d</w:t>
      </w:r>
      <w:r w:rsidR="00B979AD" w:rsidRPr="00575A0D">
        <w:rPr>
          <w:rFonts w:ascii="Times New Roman" w:hAnsi="Times New Roman" w:cs="Times New Roman"/>
          <w:sz w:val="24"/>
          <w:szCs w:val="24"/>
        </w:rPr>
        <w:t xml:space="preserv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if the second beep is shifted in time </w:t>
      </w:r>
      <w:r w:rsidR="00506C91" w:rsidRPr="00575A0D">
        <w:rPr>
          <w:rFonts w:ascii="Times New Roman" w:hAnsi="Times New Roman" w:cs="Times New Roman"/>
          <w:sz w:val="24"/>
          <w:szCs w:val="24"/>
        </w:rPr>
        <w:t xml:space="preserve">from the flash-beep pair (i.e. at </w:t>
      </w:r>
      <w:r w:rsidR="79AE2C62" w:rsidRPr="00575A0D">
        <w:rPr>
          <w:rFonts w:ascii="Times New Roman" w:hAnsi="Times New Roman" w:cs="Times New Roman"/>
          <w:sz w:val="24"/>
          <w:szCs w:val="24"/>
        </w:rPr>
        <w:t xml:space="preserve">longer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344ABA" w:rsidRPr="00575A0D">
        <w:rPr>
          <w:rFonts w:ascii="Times New Roman" w:hAnsi="Times New Roman" w:cs="Times New Roman"/>
          <w:sz w:val="24"/>
          <w:szCs w:val="24"/>
        </w:rPr>
        <w:t>;</w:t>
      </w:r>
      <w:r w:rsidR="00506C91"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ollowing</w:t>
      </w:r>
      <w:r w:rsidR="00506C91"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known temporal properties of mult</w:t>
      </w:r>
      <w:r w:rsidR="00C658A0" w:rsidRPr="00575A0D">
        <w:rPr>
          <w:rFonts w:ascii="Times New Roman" w:hAnsi="Times New Roman" w:cs="Times New Roman"/>
          <w:sz w:val="24"/>
          <w:szCs w:val="24"/>
        </w:rPr>
        <w:t xml:space="preserve">isensory neurones </w:t>
      </w:r>
      <w:r w:rsidR="00C658A0"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523/JNEUROSCI.07-10-03215.1987","ISBN":"0270-6474","ISSN":"0270-6474","PMID":"3668625","abstract":"One of the most impressive features of the central nervous system is its ability to process information from a variety of stimuli to produce an integrated, comprehensive representation of the external world. In the present study, the temporal disparity among combinations of different sensory stimuli was shown to be a critical factor influencing the integration of multisensory stimuli by superior colliculus neurons. Several temporal principles that govern multisensory integration were revealed: (1) maximal levels of response enhancement were generated by overlapping the peak discharge periods evoked by each modality; (2) the magnitude of this enhancement decayed monotonically to zero as the peak discharge periods became progressively more temporally disparate; (3) with further increases in temporal disparity, the same stimulus combinations that previously produced enhancement could often produce depression; and (4) these kinds of interactions could frequently be predicted from the discharge trains initiated by each stimulus alone. Since multisensory superior colliculus neurons project to premotor areas of the brain stem and spinal cord that control the orientation of the receptor organs (eyes, pinnae, head), they are believed to influence attentive and orientation behaviors. Therefore, it is likely that the temporal relationships of different environmental stimuli that control the activity of these neurons are also a powerful determinant of superior colliculus-mediated attentive and orientation behaviors.","author":[{"dropping-particle":"","family":"Meredith","given":"M A","non-dropping-particle":"","parse-names":false,"suffix":""},{"dropping-particle":"","family":"Nemitz","given":"J W","non-dropping-particle":"","parse-names":false,"suffix":""},{"dropping-particle":"","family":"Stein","given":"Barry E.","non-dropping-particle":"","parse-names":false,"suffix":""}],"container-title":"The Journal of Neuroscience","id":"ITEM-1","issue":"10","issued":{"date-parts":[["1987","10"]]},"page":"3215-29","title":"Determinants of multisensory integration in superior colliculus neurons. I. Temporal factors.","type":"article-journal","volume":"7"},"uris":["http://www.mendeley.com/documents/?uuid=991fecb7-8a58-45b1-ae2a-db91d4b4b3a5"]},{"id":"ITEM-2","itemData":{"author":[{"dropping-particle":"","family":"Stein","given":"Barry E.","non-dropping-particle":"","parse-names":false,"suffix":""},{"dropping-particle":"","family":"Meredith","given":"A.M.","non-dropping-particle":"","parse-names":false,"suffix":""}],"editor":[{"dropping-particle":"","family":"Gazzaniga","given":"M.S.","non-dropping-particle":"","parse-names":false,"suffix":""}],"id":"ITEM-2","issued":{"date-parts":[["1993"]]},"publisher":"MIT Press","publisher-place":"London","title":"The Merging of the Senses","type":"book"},"uris":["http://www.mendeley.com/documents/?uuid=76f271d5-0c7c-4d1b-9576-6bada8af1c4e"]},{"id":"ITEM-3","itemData":{"DOI":"10.1126/science.6867718","ISSN":"0036-8075","author":[{"dropping-particle":"","family":"Meredith","given":"M.A.","non-dropping-particle":"","parse-names":false,"suffix":""},{"dropping-particle":"","family":"Stein","given":"B.","non-dropping-particle":"","parse-names":false,"suffix":""}],"container-title":"Science","id":"ITEM-3","issue":"4608","issued":{"date-parts":[["1983","7","22"]]},"page":"389-391","title":"Interactions among converging sensory inputs in the superior colliculus","type":"article-journal","volume":"221"},"uris":["http://www.mendeley.com/documents/?uuid=e64a985f-e05b-4be9-a914-ec9bb1f80a18"]}],"mendeley":{"formattedCitation":"(Meredith et al., 1987; Meredith &amp; Stein, 1983; Stein &amp; Meredith, 1993)","plainTextFormattedCitation":"(Meredith et al., 1987; Meredith &amp; Stein, 1983; Stein &amp; Meredith, 1993)","previouslyFormattedCitation":"(Meredith et al., 1987; Meredith &amp; Stein, 1983; Stein &amp; Meredith, 1993)"},"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Meredith et al., 1987; Meredith &amp; Stein, 1983; Stein &amp; Meredith, 1993)</w:t>
      </w:r>
      <w:r w:rsidR="00C658A0"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0A4D3E45" w14:textId="363A27D9" w:rsidR="00527C1C" w:rsidRPr="00575A0D" w:rsidRDefault="00527C1C">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 xml:space="preserve">older adults remain susceptible to the illusion over long SOAs, and may even be less susceptible at very short SOAs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McGovern et al., 2014; Merriman et al., 2015; Setti et al., 2011, 2014; Stapleton et al., 2014)</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ageing. </w:t>
      </w:r>
      <w:r>
        <w:rPr>
          <w:rFonts w:ascii="Times New Roman" w:hAnsi="Times New Roman" w:cs="Times New Roman"/>
          <w:sz w:val="24"/>
          <w:szCs w:val="24"/>
        </w:rPr>
        <w:t>On the other hand, reduced</w:t>
      </w:r>
      <w:r w:rsidRPr="00575A0D">
        <w:rPr>
          <w:rFonts w:ascii="Times New Roman" w:hAnsi="Times New Roman" w:cs="Times New Roman"/>
          <w:sz w:val="24"/>
          <w:szCs w:val="24"/>
        </w:rPr>
        <w:t xml:space="preserve"> illusion perception at very short SOAs </w:t>
      </w:r>
      <w:r>
        <w:rPr>
          <w:rFonts w:ascii="Times New Roman" w:hAnsi="Times New Roman" w:cs="Times New Roman"/>
          <w:sz w:val="24"/>
          <w:szCs w:val="24"/>
        </w:rPr>
        <w:t>may</w:t>
      </w:r>
      <w:r w:rsidRPr="00575A0D">
        <w:rPr>
          <w:rFonts w:ascii="Times New Roman" w:hAnsi="Times New Roman" w:cs="Times New Roman"/>
          <w:sz w:val="24"/>
          <w:szCs w:val="24"/>
        </w:rPr>
        <w:t xml:space="preserve"> reflect reduced temporal acuity. </w:t>
      </w:r>
    </w:p>
    <w:p w14:paraId="2C7A20B0" w14:textId="097E67D9" w:rsidR="00C42C34" w:rsidRPr="00575A0D" w:rsidRDefault="001912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w:t>
      </w:r>
      <w:r w:rsidR="00770600" w:rsidRPr="00575A0D">
        <w:rPr>
          <w:rFonts w:ascii="Times New Roman" w:hAnsi="Times New Roman" w:cs="Times New Roman"/>
          <w:sz w:val="24"/>
          <w:szCs w:val="24"/>
        </w:rPr>
        <w:t xml:space="preserve">n the first exploration of </w:t>
      </w:r>
      <w:r w:rsidR="00B979AD" w:rsidRPr="00575A0D">
        <w:rPr>
          <w:rFonts w:ascii="Times New Roman" w:hAnsi="Times New Roman" w:cs="Times New Roman"/>
          <w:sz w:val="24"/>
          <w:szCs w:val="24"/>
        </w:rPr>
        <w:t>multisensory integration</w:t>
      </w:r>
      <w:r w:rsidR="00335C69" w:rsidRPr="00575A0D">
        <w:rPr>
          <w:rFonts w:ascii="Times New Roman" w:hAnsi="Times New Roman" w:cs="Times New Roman"/>
          <w:sz w:val="24"/>
          <w:szCs w:val="24"/>
        </w:rPr>
        <w:t xml:space="preserve"> w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w:t>
      </w:r>
      <w:proofErr w:type="spellStart"/>
      <w:r w:rsidR="00770600" w:rsidRPr="00575A0D">
        <w:rPr>
          <w:rFonts w:ascii="Times New Roman" w:hAnsi="Times New Roman" w:cs="Times New Roman"/>
          <w:sz w:val="24"/>
          <w:szCs w:val="24"/>
        </w:rPr>
        <w:t>MoC</w:t>
      </w:r>
      <w:r w:rsidR="003A086F" w:rsidRPr="00575A0D">
        <w:rPr>
          <w:rFonts w:ascii="Times New Roman" w:hAnsi="Times New Roman" w:cs="Times New Roman"/>
          <w:sz w:val="24"/>
          <w:szCs w:val="24"/>
        </w:rPr>
        <w:t>A</w:t>
      </w:r>
      <w:proofErr w:type="spellEnd"/>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 xml:space="preserve">at </w:t>
      </w:r>
      <w:r w:rsidR="00770600" w:rsidRPr="00575A0D">
        <w:rPr>
          <w:rFonts w:ascii="Times New Roman" w:hAnsi="Times New Roman" w:cs="Times New Roman"/>
          <w:sz w:val="24"/>
          <w:szCs w:val="24"/>
        </w:rPr>
        <w:lastRenderedPageBreak/>
        <w:t>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w:t>
      </w:r>
      <w:r w:rsidR="006F3B00">
        <w:rPr>
          <w:rFonts w:ascii="Times New Roman" w:hAnsi="Times New Roman" w:cs="Times New Roman"/>
          <w:sz w:val="24"/>
          <w:szCs w:val="24"/>
        </w:rPr>
        <w:t xml:space="preserve">multisensory </w:t>
      </w:r>
      <w:r w:rsidR="00770600" w:rsidRPr="00575A0D">
        <w:rPr>
          <w:rFonts w:ascii="Times New Roman" w:hAnsi="Times New Roman" w:cs="Times New Roman"/>
          <w:sz w:val="24"/>
          <w:szCs w:val="24"/>
        </w:rPr>
        <w:t>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Pr>
          <w:rFonts w:ascii="Times New Roman" w:hAnsi="Times New Roman" w:cs="Times New Roman"/>
          <w:sz w:val="24"/>
          <w:szCs w:val="24"/>
        </w:rPr>
        <w:t xml:space="preserve">was to </w:t>
      </w:r>
      <w:r w:rsidR="005154C0">
        <w:rPr>
          <w:rFonts w:ascii="Times New Roman" w:hAnsi="Times New Roman" w:cs="Times New Roman"/>
          <w:sz w:val="24"/>
          <w:szCs w:val="24"/>
        </w:rPr>
        <w:t xml:space="preserve">better understand the relationship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337F12" w:rsidRPr="00575A0D">
        <w:rPr>
          <w:rFonts w:ascii="Times New Roman" w:hAnsi="Times New Roman" w:cs="Times New Roman"/>
          <w:sz w:val="24"/>
          <w:szCs w:val="24"/>
        </w:rPr>
        <w:t>;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the</w:t>
      </w:r>
      <w:r w:rsidR="007C627A" w:rsidRPr="00575A0D">
        <w:rPr>
          <w:rFonts w:ascii="Times New Roman" w:hAnsi="Times New Roman" w:cs="Times New Roman"/>
          <w:sz w:val="24"/>
          <w:szCs w:val="24"/>
        </w:rPr>
        <w:t xml:space="preserve"> TILDA</w:t>
      </w:r>
      <w:r w:rsidR="006F3B00">
        <w:rPr>
          <w:rFonts w:ascii="Times New Roman" w:hAnsi="Times New Roman" w:cs="Times New Roman"/>
          <w:sz w:val="24"/>
          <w:szCs w:val="24"/>
        </w:rPr>
        <w:t xml:space="preserve"> design</w:t>
      </w:r>
      <w:r w:rsidR="00337F12" w:rsidRPr="00575A0D">
        <w:rPr>
          <w:rFonts w:ascii="Times New Roman" w:hAnsi="Times New Roman" w:cs="Times New Roman"/>
          <w:sz w:val="24"/>
          <w:szCs w:val="24"/>
        </w:rPr>
        <w:t xml:space="preserve"> and second, by identifying 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41451F35" w:rsidR="00E953AD" w:rsidRPr="00575A0D" w:rsidRDefault="00E953AD" w:rsidP="0077080D">
      <w:pPr>
        <w:rPr>
          <w:rFonts w:ascii="Times New Roman" w:hAnsi="Times New Roman" w:cs="Times New Roman"/>
          <w:sz w:val="24"/>
          <w:szCs w:val="24"/>
        </w:rPr>
      </w:pPr>
    </w:p>
    <w:p w14:paraId="415E1B41" w14:textId="77777777"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7E93E510" w14:textId="4ABCCD2A" w:rsidR="007F2FA4" w:rsidRPr="00575A0D"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commentRangeStart w:id="3"/>
      <w:r w:rsidR="0031523D" w:rsidRPr="00575A0D">
        <w:rPr>
          <w:rFonts w:ascii="Times New Roman" w:hAnsi="Times New Roman" w:cs="Times New Roman"/>
          <w:sz w:val="24"/>
          <w:szCs w:val="24"/>
        </w:rPr>
        <w:t xml:space="preserve">Figure 1 illustrates </w:t>
      </w:r>
      <w:commentRangeEnd w:id="3"/>
      <w:r w:rsidR="0062599A">
        <w:rPr>
          <w:rStyle w:val="CommentReference"/>
        </w:rPr>
        <w:commentReference w:id="3"/>
      </w:r>
      <w:r w:rsidR="0031523D" w:rsidRPr="00575A0D">
        <w:rPr>
          <w:rFonts w:ascii="Times New Roman" w:hAnsi="Times New Roman" w:cs="Times New Roman"/>
          <w:sz w:val="24"/>
          <w:szCs w:val="24"/>
        </w:rPr>
        <w:t xml:space="preserve">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proofErr w:type="gramStart"/>
      <w:r w:rsidR="003B15C3" w:rsidRPr="00575A0D">
        <w:rPr>
          <w:rFonts w:ascii="Times New Roman" w:hAnsi="Times New Roman" w:cs="Times New Roman"/>
          <w:sz w:val="24"/>
          <w:szCs w:val="24"/>
        </w:rPr>
        <w:t>available,</w:t>
      </w:r>
      <w:proofErr w:type="gramEnd"/>
      <w:r w:rsidR="00196DCC" w:rsidRPr="00575A0D">
        <w:rPr>
          <w:rFonts w:ascii="Times New Roman" w:hAnsi="Times New Roman" w:cs="Times New Roman"/>
          <w:sz w:val="24"/>
          <w:szCs w:val="24"/>
        </w:rPr>
        <w:t xml:space="preserve"> </w:t>
      </w:r>
      <w:r w:rsidR="003B15C3" w:rsidRPr="00575A0D">
        <w:rPr>
          <w:rFonts w:ascii="Times New Roman" w:hAnsi="Times New Roman" w:cs="Times New Roman"/>
          <w:sz w:val="24"/>
          <w:szCs w:val="24"/>
        </w:rPr>
        <w:t>t</w:t>
      </w:r>
      <w:r w:rsidR="00F617AC" w:rsidRPr="00575A0D">
        <w:rPr>
          <w:rFonts w:ascii="Times New Roman" w:hAnsi="Times New Roman" w:cs="Times New Roman"/>
          <w:sz w:val="24"/>
          <w:szCs w:val="24"/>
        </w:rPr>
        <w:t>wo of these</w:t>
      </w:r>
      <w:r w:rsidR="00BA7388" w:rsidRPr="00575A0D">
        <w:rPr>
          <w:rFonts w:ascii="Times New Roman" w:hAnsi="Times New Roman" w:cs="Times New Roman"/>
          <w:sz w:val="24"/>
          <w:szCs w:val="24"/>
        </w:rPr>
        <w:t xml:space="preserve"> (wave 1 and wave 3) included</w:t>
      </w:r>
      <w:r w:rsidR="00F617AC" w:rsidRPr="00575A0D">
        <w:rPr>
          <w:rFonts w:ascii="Times New Roman" w:hAnsi="Times New Roman" w:cs="Times New Roman"/>
          <w:sz w:val="24"/>
          <w:szCs w:val="24"/>
        </w:rPr>
        <w:t xml:space="preserve"> full comprehensive healthcare </w:t>
      </w:r>
      <w:r w:rsidR="00913468" w:rsidRPr="00575A0D">
        <w:rPr>
          <w:rFonts w:ascii="Times New Roman" w:hAnsi="Times New Roman" w:cs="Times New Roman"/>
          <w:sz w:val="24"/>
          <w:szCs w:val="24"/>
        </w:rPr>
        <w:t>assessment</w:t>
      </w:r>
      <w:r w:rsidR="00BA7388" w:rsidRPr="00575A0D">
        <w:rPr>
          <w:rFonts w:ascii="Times New Roman" w:hAnsi="Times New Roman" w:cs="Times New Roman"/>
          <w:sz w:val="24"/>
          <w:szCs w:val="24"/>
        </w:rPr>
        <w:t>s</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0DD3938D" w14:textId="4E282F4F" w:rsidR="00F00733" w:rsidRPr="00575A0D" w:rsidRDefault="00F00733" w:rsidP="00EE0199">
      <w:pPr>
        <w:spacing w:line="480" w:lineRule="auto"/>
        <w:rPr>
          <w:rFonts w:ascii="Times New Roman" w:hAnsi="Times New Roman" w:cs="Times New Roman"/>
          <w:sz w:val="24"/>
          <w:szCs w:val="24"/>
        </w:rPr>
      </w:pPr>
      <w:commentRangeStart w:id="4"/>
      <w:r w:rsidRPr="00575A0D">
        <w:rPr>
          <w:rFonts w:ascii="Times New Roman" w:hAnsi="Times New Roman" w:cs="Times New Roman"/>
          <w:noProof/>
          <w:sz w:val="24"/>
          <w:szCs w:val="24"/>
          <w:lang w:val="en-US"/>
        </w:rPr>
        <w:lastRenderedPageBreak/>
        <w:drawing>
          <wp:inline distT="0" distB="0" distL="0" distR="0" wp14:anchorId="0EB768D1" wp14:editId="19B9F794">
            <wp:extent cx="5721985" cy="3748135"/>
            <wp:effectExtent l="0" t="0" r="0" b="11430"/>
            <wp:docPr id="4" name="Picture 4" descr="Macintosh HD:Users:rebeccahirst:Documents:TILDA_post_doc:Cognitive_function_paper:updated_analysis:Figures:Schemat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ebeccahirst:Documents:TILDA_post_doc:Cognitive_function_paper:updated_analysis:Figures:Schematics.pdf"/>
                    <pic:cNvPicPr>
                      <a:picLocks noChangeAspect="1" noChangeArrowheads="1"/>
                    </pic:cNvPicPr>
                  </pic:nvPicPr>
                  <pic:blipFill rotWithShape="1">
                    <a:blip r:embed="rId10">
                      <a:extLst>
                        <a:ext uri="{28A0092B-C50C-407E-A947-70E740481C1C}">
                          <a14:useLocalDpi xmlns:a14="http://schemas.microsoft.com/office/drawing/2010/main" val="0"/>
                        </a:ext>
                      </a:extLst>
                    </a:blip>
                    <a:srcRect b="12658"/>
                    <a:stretch/>
                  </pic:blipFill>
                  <pic:spPr bwMode="auto">
                    <a:xfrm>
                      <a:off x="0" y="0"/>
                      <a:ext cx="5721985" cy="3748135"/>
                    </a:xfrm>
                    <a:prstGeom prst="rect">
                      <a:avLst/>
                    </a:prstGeom>
                    <a:noFill/>
                    <a:ln>
                      <a:noFill/>
                    </a:ln>
                    <a:extLst>
                      <a:ext uri="{53640926-AAD7-44d8-BBD7-CCE9431645EC}">
                        <a14:shadowObscured xmlns:a14="http://schemas.microsoft.com/office/drawing/2010/main"/>
                      </a:ext>
                    </a:extLst>
                  </pic:spPr>
                </pic:pic>
              </a:graphicData>
            </a:graphic>
          </wp:inline>
        </w:drawing>
      </w:r>
      <w:commentRangeEnd w:id="4"/>
      <w:r w:rsidR="006F3B00">
        <w:rPr>
          <w:rStyle w:val="CommentReference"/>
        </w:rPr>
        <w:commentReference w:id="4"/>
      </w:r>
    </w:p>
    <w:p w14:paraId="5FCB6E35" w14:textId="5618AD55" w:rsidR="00F00733" w:rsidRPr="00575A0D" w:rsidRDefault="00F00733" w:rsidP="00EE0199">
      <w:pPr>
        <w:spacing w:line="480" w:lineRule="auto"/>
        <w:rPr>
          <w:rFonts w:ascii="Times New Roman" w:hAnsi="Times New Roman" w:cs="Times New Roman"/>
          <w:sz w:val="18"/>
          <w:szCs w:val="18"/>
        </w:rPr>
      </w:pPr>
      <w:commentRangeStart w:id="5"/>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w:t>
      </w:r>
      <w:commentRangeEnd w:id="5"/>
      <w:r w:rsidR="004D3724" w:rsidRPr="00575A0D">
        <w:rPr>
          <w:rStyle w:val="CommentReference"/>
          <w:sz w:val="18"/>
          <w:szCs w:val="18"/>
        </w:rPr>
        <w:commentReference w:id="5"/>
      </w:r>
      <w:r w:rsidR="005544FB">
        <w:rPr>
          <w:rFonts w:ascii="Times New Roman" w:hAnsi="Times New Roman" w:cs="Times New Roman"/>
          <w:sz w:val="18"/>
          <w:szCs w:val="18"/>
        </w:rPr>
        <w:t>F</w:t>
      </w:r>
      <w:r w:rsidR="006F3B00">
        <w:rPr>
          <w:rFonts w:ascii="Times New Roman" w:hAnsi="Times New Roman" w:cs="Times New Roman"/>
          <w:sz w:val="18"/>
          <w:szCs w:val="18"/>
        </w:rPr>
        <w:t xml:space="preserve">our </w:t>
      </w:r>
      <w:r w:rsidRPr="00575A0D">
        <w:rPr>
          <w:rFonts w:ascii="Times New Roman" w:hAnsi="Times New Roman" w:cs="Times New Roman"/>
          <w:sz w:val="18"/>
          <w:szCs w:val="18"/>
        </w:rPr>
        <w:t>measures</w:t>
      </w:r>
      <w:r w:rsidR="006F3B00">
        <w:rPr>
          <w:rFonts w:ascii="Times New Roman" w:hAnsi="Times New Roman" w:cs="Times New Roman"/>
          <w:sz w:val="18"/>
          <w:szCs w:val="18"/>
        </w:rPr>
        <w:t xml:space="preserve"> </w:t>
      </w:r>
      <w:r w:rsidR="005544FB">
        <w:rPr>
          <w:rFonts w:ascii="Times New Roman" w:hAnsi="Times New Roman" w:cs="Times New Roman"/>
          <w:sz w:val="18"/>
          <w:szCs w:val="18"/>
        </w:rPr>
        <w:t>were used</w:t>
      </w:r>
      <w:r w:rsidRPr="00575A0D">
        <w:rPr>
          <w:rFonts w:ascii="Times New Roman" w:hAnsi="Times New Roman" w:cs="Times New Roman"/>
          <w:sz w:val="18"/>
          <w:szCs w:val="18"/>
        </w:rPr>
        <w:t xml:space="preserve"> </w:t>
      </w:r>
      <w:r w:rsidR="005544FB">
        <w:rPr>
          <w:rFonts w:ascii="Times New Roman" w:hAnsi="Times New Roman" w:cs="Times New Roman"/>
          <w:sz w:val="18"/>
          <w:szCs w:val="18"/>
        </w:rPr>
        <w:t xml:space="preserve">in cross-sectional analyses </w:t>
      </w:r>
      <w:r w:rsidRPr="00575A0D">
        <w:rPr>
          <w:rFonts w:ascii="Times New Roman" w:hAnsi="Times New Roman" w:cs="Times New Roman"/>
          <w:sz w:val="18"/>
          <w:szCs w:val="18"/>
        </w:rPr>
        <w:t>from wave 3</w:t>
      </w:r>
      <w:r w:rsidR="006F3B00">
        <w:rPr>
          <w:rFonts w:ascii="Times New Roman" w:hAnsi="Times New Roman" w:cs="Times New Roman"/>
          <w:sz w:val="18"/>
          <w:szCs w:val="18"/>
        </w:rPr>
        <w:t xml:space="preserve"> of the</w:t>
      </w:r>
      <w:r w:rsidRPr="00575A0D">
        <w:rPr>
          <w:rFonts w:ascii="Times New Roman" w:hAnsi="Times New Roman" w:cs="Times New Roman"/>
          <w:sz w:val="18"/>
          <w:szCs w:val="18"/>
        </w:rPr>
        <w:t xml:space="preserve"> healthcare </w:t>
      </w:r>
      <w:r w:rsidR="004D3724" w:rsidRPr="00575A0D">
        <w:rPr>
          <w:rFonts w:ascii="Times New Roman" w:hAnsi="Times New Roman" w:cs="Times New Roman"/>
          <w:sz w:val="18"/>
          <w:szCs w:val="18"/>
        </w:rPr>
        <w:t>assessments</w:t>
      </w:r>
      <w:r w:rsidR="005544FB">
        <w:rPr>
          <w:rFonts w:ascii="Times New Roman" w:hAnsi="Times New Roman" w:cs="Times New Roman"/>
          <w:sz w:val="18"/>
          <w:szCs w:val="18"/>
        </w:rPr>
        <w:t xml:space="preserve">; </w:t>
      </w:r>
      <w:r w:rsidR="000C1F90" w:rsidRPr="00575A0D">
        <w:rPr>
          <w:rFonts w:ascii="Times New Roman" w:hAnsi="Times New Roman" w:cs="Times New Roman"/>
          <w:sz w:val="18"/>
          <w:szCs w:val="18"/>
        </w:rPr>
        <w:t>left-right: the Sound Induced Flash Illusion (SIFI); the Choice Reaction Time (CRT) task;</w:t>
      </w:r>
      <w:r w:rsidR="008E3C1A" w:rsidRPr="00575A0D">
        <w:rPr>
          <w:rFonts w:ascii="Times New Roman" w:hAnsi="Times New Roman" w:cs="Times New Roman"/>
          <w:sz w:val="18"/>
          <w:szCs w:val="18"/>
        </w:rPr>
        <w:t xml:space="preserve"> the Sustained Attention to Response Task (SART)</w:t>
      </w:r>
      <w:proofErr w:type="gramStart"/>
      <w:r w:rsidR="008E3C1A" w:rsidRPr="00575A0D">
        <w:rPr>
          <w:rFonts w:ascii="Times New Roman" w:hAnsi="Times New Roman" w:cs="Times New Roman"/>
          <w:sz w:val="18"/>
          <w:szCs w:val="18"/>
        </w:rPr>
        <w:t>;</w:t>
      </w:r>
      <w:r w:rsidR="000C1F90" w:rsidRPr="00575A0D">
        <w:rPr>
          <w:rFonts w:ascii="Times New Roman" w:hAnsi="Times New Roman" w:cs="Times New Roman"/>
          <w:sz w:val="18"/>
          <w:szCs w:val="18"/>
        </w:rPr>
        <w:t xml:space="preserve">  </w:t>
      </w:r>
      <w:r w:rsidR="006352BB" w:rsidRPr="00575A0D">
        <w:rPr>
          <w:rFonts w:ascii="Times New Roman" w:hAnsi="Times New Roman" w:cs="Times New Roman"/>
          <w:sz w:val="18"/>
          <w:szCs w:val="18"/>
        </w:rPr>
        <w:t>The</w:t>
      </w:r>
      <w:proofErr w:type="gramEnd"/>
      <w:r w:rsidR="006352BB" w:rsidRPr="00575A0D">
        <w:rPr>
          <w:rFonts w:ascii="Times New Roman" w:hAnsi="Times New Roman" w:cs="Times New Roman"/>
          <w:sz w:val="18"/>
          <w:szCs w:val="18"/>
        </w:rPr>
        <w:t xml:space="preserv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 </w:t>
      </w:r>
      <w:r w:rsidR="006352BB" w:rsidRPr="00575A0D">
        <w:rPr>
          <w:rFonts w:ascii="Times New Roman" w:hAnsi="Times New Roman" w:cs="Times New Roman"/>
          <w:sz w:val="18"/>
          <w:szCs w:val="18"/>
        </w:rPr>
        <w:t xml:space="preserve">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Outline of </w:t>
      </w:r>
      <w:r w:rsidR="007E599B">
        <w:rPr>
          <w:rFonts w:ascii="Times New Roman" w:hAnsi="Times New Roman" w:cs="Times New Roman"/>
          <w:sz w:val="18"/>
          <w:szCs w:val="18"/>
        </w:rPr>
        <w:t xml:space="preserve">the </w:t>
      </w:r>
      <w:r w:rsidRPr="00575A0D">
        <w:rPr>
          <w:rFonts w:ascii="Times New Roman" w:hAnsi="Times New Roman" w:cs="Times New Roman"/>
          <w:sz w:val="18"/>
          <w:szCs w:val="18"/>
        </w:rPr>
        <w:t xml:space="preserve">longitudinal measures </w:t>
      </w:r>
      <w:r w:rsidR="007E599B">
        <w:rPr>
          <w:rFonts w:ascii="Times New Roman" w:hAnsi="Times New Roman" w:cs="Times New Roman"/>
          <w:sz w:val="18"/>
          <w:szCs w:val="18"/>
        </w:rPr>
        <w:t>taken in the</w:t>
      </w:r>
      <w:r w:rsidR="007E599B" w:rsidRPr="00575A0D">
        <w:rPr>
          <w:rFonts w:ascii="Times New Roman" w:hAnsi="Times New Roman" w:cs="Times New Roman"/>
          <w:sz w:val="18"/>
          <w:szCs w:val="18"/>
        </w:rPr>
        <w:t xml:space="preserve"> </w:t>
      </w:r>
      <w:r w:rsidRPr="00575A0D">
        <w:rPr>
          <w:rFonts w:ascii="Times New Roman" w:hAnsi="Times New Roman" w:cs="Times New Roman"/>
          <w:sz w:val="18"/>
          <w:szCs w:val="18"/>
        </w:rPr>
        <w:t>TILDA</w:t>
      </w:r>
      <w:r w:rsidR="007E599B">
        <w:rPr>
          <w:rFonts w:ascii="Times New Roman" w:hAnsi="Times New Roman" w:cs="Times New Roman"/>
          <w:sz w:val="18"/>
          <w:szCs w:val="18"/>
        </w:rPr>
        <w:t xml:space="preserve"> study that are</w:t>
      </w:r>
      <w:r w:rsidRPr="00575A0D">
        <w:rPr>
          <w:rFonts w:ascii="Times New Roman" w:hAnsi="Times New Roman" w:cs="Times New Roman"/>
          <w:sz w:val="18"/>
          <w:szCs w:val="18"/>
        </w:rPr>
        <w:t xml:space="preserve"> included in our longitudinal analysis</w:t>
      </w:r>
      <w:commentRangeStart w:id="6"/>
      <w:r w:rsidR="007E599B">
        <w:rPr>
          <w:rFonts w:ascii="Times New Roman" w:hAnsi="Times New Roman" w:cs="Times New Roman"/>
          <w:sz w:val="18"/>
          <w:szCs w:val="18"/>
        </w:rPr>
        <w:t>. The</w:t>
      </w:r>
      <w:r w:rsidRPr="00575A0D">
        <w:rPr>
          <w:rFonts w:ascii="Times New Roman" w:hAnsi="Times New Roman" w:cs="Times New Roman"/>
          <w:sz w:val="18"/>
          <w:szCs w:val="18"/>
        </w:rPr>
        <w:t xml:space="preserve"> green/shaded boxes </w:t>
      </w:r>
      <w:commentRangeEnd w:id="6"/>
      <w:r w:rsidR="007E599B">
        <w:rPr>
          <w:rStyle w:val="CommentReference"/>
        </w:rPr>
        <w:commentReference w:id="6"/>
      </w:r>
      <w:r w:rsidRPr="00575A0D">
        <w:rPr>
          <w:rFonts w:ascii="Times New Roman" w:hAnsi="Times New Roman" w:cs="Times New Roman"/>
          <w:sz w:val="18"/>
          <w:szCs w:val="18"/>
        </w:rPr>
        <w:t>indicate those</w:t>
      </w:r>
      <w:r w:rsidR="007E599B">
        <w:rPr>
          <w:rFonts w:ascii="Times New Roman" w:hAnsi="Times New Roman" w:cs="Times New Roman"/>
          <w:sz w:val="18"/>
          <w:szCs w:val="18"/>
        </w:rPr>
        <w:t xml:space="preserve"> </w:t>
      </w:r>
      <w:proofErr w:type="gramStart"/>
      <w:r w:rsidR="007E599B">
        <w:rPr>
          <w:rFonts w:ascii="Times New Roman" w:hAnsi="Times New Roman" w:cs="Times New Roman"/>
          <w:sz w:val="18"/>
          <w:szCs w:val="18"/>
        </w:rPr>
        <w:t>measures which</w:t>
      </w:r>
      <w:proofErr w:type="gramEnd"/>
      <w:r w:rsidR="007E599B">
        <w:rPr>
          <w:rFonts w:ascii="Times New Roman" w:hAnsi="Times New Roman" w:cs="Times New Roman"/>
          <w:sz w:val="18"/>
          <w:szCs w:val="18"/>
        </w:rPr>
        <w:t xml:space="preserve"> are</w:t>
      </w:r>
      <w:r w:rsidRPr="00575A0D">
        <w:rPr>
          <w:rFonts w:ascii="Times New Roman" w:hAnsi="Times New Roman" w:cs="Times New Roman"/>
          <w:sz w:val="18"/>
          <w:szCs w:val="18"/>
        </w:rPr>
        <w:t xml:space="preserve"> focused on in the current study.</w:t>
      </w:r>
    </w:p>
    <w:p w14:paraId="524851FF" w14:textId="77777777"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Participants</w:t>
      </w:r>
    </w:p>
    <w:p w14:paraId="3B7E851E" w14:textId="088533B3" w:rsidR="00CD023A" w:rsidRPr="00575A0D"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o ease interpretation, the same participants </w:t>
      </w:r>
      <w:r w:rsidR="00D60D0C" w:rsidRPr="00575A0D">
        <w:rPr>
          <w:rFonts w:ascii="Times New Roman" w:hAnsi="Times New Roman" w:cs="Times New Roman"/>
          <w:sz w:val="24"/>
          <w:szCs w:val="24"/>
        </w:rPr>
        <w:t>were included in</w:t>
      </w:r>
      <w:r w:rsidRPr="00575A0D">
        <w:rPr>
          <w:rFonts w:ascii="Times New Roman" w:hAnsi="Times New Roman" w:cs="Times New Roman"/>
          <w:sz w:val="24"/>
          <w:szCs w:val="24"/>
        </w:rPr>
        <w:t xml:space="preserve"> cross-sectional and longitudinal </w:t>
      </w:r>
      <w:proofErr w:type="gramStart"/>
      <w:r w:rsidRPr="00575A0D">
        <w:rPr>
          <w:rFonts w:ascii="Times New Roman" w:hAnsi="Times New Roman" w:cs="Times New Roman"/>
          <w:sz w:val="24"/>
          <w:szCs w:val="24"/>
        </w:rPr>
        <w:t>analyses</w:t>
      </w:r>
      <w:r w:rsidR="005544FB">
        <w:rPr>
          <w:rFonts w:ascii="Times New Roman" w:hAnsi="Times New Roman" w:cs="Times New Roman"/>
          <w:sz w:val="24"/>
          <w:szCs w:val="24"/>
        </w:rPr>
        <w:t>,</w:t>
      </w:r>
      <w:proofErr w:type="gramEnd"/>
      <w:r w:rsidR="005544FB">
        <w:rPr>
          <w:rFonts w:ascii="Times New Roman" w:hAnsi="Times New Roman" w:cs="Times New Roman"/>
          <w:sz w:val="24"/>
          <w:szCs w:val="24"/>
        </w:rPr>
        <w:t xml:space="preserve"> </w:t>
      </w:r>
      <w:r w:rsidR="00E412A0" w:rsidRPr="00575A0D">
        <w:rPr>
          <w:rFonts w:ascii="Times New Roman" w:hAnsi="Times New Roman" w:cs="Times New Roman"/>
          <w:sz w:val="24"/>
          <w:szCs w:val="24"/>
        </w:rPr>
        <w:t xml:space="preserve">an outline of inclusion/exclusion criteria is illustrated in </w:t>
      </w:r>
      <w:commentRangeStart w:id="7"/>
      <w:r w:rsidR="00E412A0" w:rsidRPr="00575A0D">
        <w:rPr>
          <w:rFonts w:ascii="Times New Roman" w:hAnsi="Times New Roman" w:cs="Times New Roman"/>
          <w:sz w:val="24"/>
          <w:szCs w:val="24"/>
        </w:rPr>
        <w:t>Figure 2</w:t>
      </w:r>
      <w:r w:rsidRPr="00575A0D">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 xml:space="preserve">articipants </w:t>
      </w:r>
      <w:commentRangeEnd w:id="7"/>
      <w:r w:rsidR="005C2065">
        <w:rPr>
          <w:rStyle w:val="CommentReference"/>
        </w:rPr>
        <w:commentReference w:id="7"/>
      </w:r>
      <w:r w:rsidRPr="00575A0D">
        <w:rPr>
          <w:rFonts w:ascii="Times New Roman" w:hAnsi="Times New Roman" w:cs="Times New Roman"/>
          <w:sz w:val="24"/>
          <w:szCs w:val="24"/>
        </w:rPr>
        <w:t>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w:t>
      </w:r>
      <w:proofErr w:type="gramStart"/>
      <w:r w:rsidR="00CD023A" w:rsidRPr="00575A0D">
        <w:rPr>
          <w:rFonts w:ascii="Times New Roman" w:hAnsi="Times New Roman" w:cs="Times New Roman"/>
          <w:sz w:val="24"/>
          <w:szCs w:val="24"/>
        </w:rPr>
        <w:t>study was approved by the Trinity College Faculty of Health Sciences Ethics Committee</w:t>
      </w:r>
      <w:proofErr w:type="gramEnd"/>
      <w:r w:rsidR="00CD023A" w:rsidRPr="00575A0D">
        <w:rPr>
          <w:rFonts w:ascii="Times New Roman" w:hAnsi="Times New Roman" w:cs="Times New Roman"/>
          <w:sz w:val="24"/>
          <w:szCs w:val="24"/>
        </w:rPr>
        <w:t>, testing protocols conformed with the Declaration of Helsinki</w:t>
      </w:r>
      <w:r w:rsidR="00CE7E45">
        <w:rPr>
          <w:rFonts w:ascii="Times New Roman" w:hAnsi="Times New Roman" w:cs="Times New Roman"/>
          <w:sz w:val="24"/>
          <w:szCs w:val="24"/>
        </w:rPr>
        <w:t xml:space="preserve"> and data were stored in accordance with Irish and European Data Protection Legislation</w:t>
      </w:r>
      <w:r w:rsidR="00CD023A" w:rsidRPr="00575A0D">
        <w:rPr>
          <w:rFonts w:ascii="Times New Roman" w:hAnsi="Times New Roman" w:cs="Times New Roman"/>
          <w:sz w:val="24"/>
          <w:szCs w:val="24"/>
        </w:rPr>
        <w:t>. All participants provided written, informed consent when they first participated in the study (at wave</w:t>
      </w:r>
      <w:r w:rsidR="00E412A0" w:rsidRPr="00575A0D">
        <w:rPr>
          <w:rFonts w:ascii="Times New Roman" w:hAnsi="Times New Roman" w:cs="Times New Roman"/>
          <w:sz w:val="24"/>
          <w:szCs w:val="24"/>
        </w:rPr>
        <w:t xml:space="preserve"> 1) and </w:t>
      </w:r>
      <w:r w:rsidR="00935E25">
        <w:rPr>
          <w:rFonts w:ascii="Times New Roman" w:hAnsi="Times New Roman" w:cs="Times New Roman"/>
          <w:sz w:val="24"/>
          <w:szCs w:val="24"/>
        </w:rPr>
        <w:t xml:space="preserve">written and verbal </w:t>
      </w:r>
      <w:r w:rsidR="00E412A0" w:rsidRPr="00575A0D">
        <w:rPr>
          <w:rFonts w:ascii="Times New Roman" w:hAnsi="Times New Roman" w:cs="Times New Roman"/>
          <w:sz w:val="24"/>
          <w:szCs w:val="24"/>
        </w:rPr>
        <w:t>consent was repeated at</w:t>
      </w:r>
      <w:r w:rsidR="00FD797A" w:rsidRPr="00575A0D">
        <w:rPr>
          <w:rFonts w:ascii="Times New Roman" w:hAnsi="Times New Roman" w:cs="Times New Roman"/>
          <w:sz w:val="24"/>
          <w:szCs w:val="24"/>
        </w:rPr>
        <w:t xml:space="preserve"> following wave</w:t>
      </w:r>
      <w:r w:rsidR="00E412A0" w:rsidRPr="00575A0D">
        <w:rPr>
          <w:rFonts w:ascii="Times New Roman" w:hAnsi="Times New Roman" w:cs="Times New Roman"/>
          <w:sz w:val="24"/>
          <w:szCs w:val="24"/>
        </w:rPr>
        <w:t>s</w:t>
      </w:r>
      <w:r w:rsidR="00CD023A" w:rsidRPr="00575A0D">
        <w:rPr>
          <w:rFonts w:ascii="Times New Roman" w:hAnsi="Times New Roman" w:cs="Times New Roman"/>
          <w:sz w:val="24"/>
          <w:szCs w:val="24"/>
        </w:rPr>
        <w:t xml:space="preserve">. </w:t>
      </w:r>
    </w:p>
    <w:p w14:paraId="1666CA9D" w14:textId="77777777" w:rsidR="000C72BC" w:rsidRPr="00575A0D" w:rsidRDefault="000C72BC" w:rsidP="00CD023A">
      <w:pPr>
        <w:spacing w:line="480" w:lineRule="auto"/>
        <w:rPr>
          <w:rFonts w:ascii="Times New Roman" w:hAnsi="Times New Roman" w:cs="Times New Roman"/>
          <w:sz w:val="24"/>
          <w:szCs w:val="24"/>
        </w:rPr>
      </w:pPr>
    </w:p>
    <w:p w14:paraId="6EDDD7A5" w14:textId="77777777" w:rsidR="000C72BC" w:rsidRPr="00575A0D" w:rsidRDefault="000C72BC" w:rsidP="00CD023A">
      <w:pPr>
        <w:spacing w:line="480" w:lineRule="auto"/>
        <w:rPr>
          <w:rFonts w:ascii="Times New Roman" w:hAnsi="Times New Roman" w:cs="Times New Roman"/>
          <w:sz w:val="24"/>
          <w:szCs w:val="24"/>
        </w:rPr>
      </w:pPr>
    </w:p>
    <w:p w14:paraId="4927D080" w14:textId="77777777" w:rsidR="000C72BC" w:rsidRPr="00575A0D" w:rsidRDefault="000C72BC" w:rsidP="00CD023A">
      <w:pPr>
        <w:spacing w:line="480" w:lineRule="auto"/>
        <w:rPr>
          <w:rFonts w:ascii="Times New Roman" w:hAnsi="Times New Roman" w:cs="Times New Roman"/>
          <w:sz w:val="24"/>
          <w:szCs w:val="24"/>
        </w:rPr>
      </w:pPr>
    </w:p>
    <w:p w14:paraId="2490991B" w14:textId="77777777" w:rsidR="007E599B" w:rsidRDefault="007E599B" w:rsidP="00CD023A">
      <w:pPr>
        <w:spacing w:line="480" w:lineRule="auto"/>
        <w:rPr>
          <w:rFonts w:ascii="Times New Roman" w:hAnsi="Times New Roman" w:cs="Times New Roman"/>
          <w:b/>
          <w:sz w:val="24"/>
          <w:szCs w:val="24"/>
        </w:rPr>
      </w:pPr>
    </w:p>
    <w:p w14:paraId="141705BD" w14:textId="77777777" w:rsidR="007E599B" w:rsidRDefault="007E599B" w:rsidP="00CD023A">
      <w:pPr>
        <w:spacing w:line="480" w:lineRule="auto"/>
        <w:rPr>
          <w:rFonts w:ascii="Times New Roman" w:hAnsi="Times New Roman" w:cs="Times New Roman"/>
          <w:b/>
          <w:sz w:val="24"/>
          <w:szCs w:val="24"/>
        </w:rPr>
      </w:pPr>
    </w:p>
    <w:p w14:paraId="46BE8BF5" w14:textId="77777777" w:rsidR="00972C10" w:rsidRDefault="00972C10" w:rsidP="00CD023A">
      <w:pPr>
        <w:spacing w:line="480" w:lineRule="auto"/>
        <w:rPr>
          <w:rFonts w:ascii="Times New Roman" w:hAnsi="Times New Roman" w:cs="Times New Roman"/>
          <w:b/>
          <w:sz w:val="24"/>
          <w:szCs w:val="24"/>
        </w:rPr>
      </w:pPr>
    </w:p>
    <w:p w14:paraId="4DD98E58" w14:textId="63A3466B" w:rsidR="007E599B" w:rsidRDefault="005544FB" w:rsidP="00CD023A">
      <w:pPr>
        <w:spacing w:line="480" w:lineRule="auto"/>
        <w:rPr>
          <w:rFonts w:ascii="Times New Roman" w:hAnsi="Times New Roman" w:cs="Times New Roman"/>
          <w:b/>
          <w:sz w:val="24"/>
          <w:szCs w:val="24"/>
        </w:rPr>
      </w:pPr>
      <w:r w:rsidRPr="00312B8B">
        <w:rPr>
          <w:rFonts w:ascii="Times New Roman" w:hAnsi="Times New Roman" w:cs="Times New Roman"/>
          <w:i/>
          <w:noProof/>
          <w:sz w:val="24"/>
          <w:szCs w:val="24"/>
          <w:lang w:val="en-US"/>
        </w:rPr>
        <mc:AlternateContent>
          <mc:Choice Requires="wpg">
            <w:drawing>
              <wp:anchor distT="0" distB="0" distL="114300" distR="114300" simplePos="0" relativeHeight="251666433" behindDoc="0" locked="0" layoutInCell="1" allowOverlap="1" wp14:anchorId="58C55A02" wp14:editId="261AE2C2">
                <wp:simplePos x="0" y="0"/>
                <wp:positionH relativeFrom="margin">
                  <wp:posOffset>46355</wp:posOffset>
                </wp:positionH>
                <wp:positionV relativeFrom="margin">
                  <wp:posOffset>152400</wp:posOffset>
                </wp:positionV>
                <wp:extent cx="5944188" cy="54190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4188" cy="5419090"/>
                          <a:chOff x="0" y="0"/>
                          <a:chExt cx="5945432" cy="5419090"/>
                        </a:xfrm>
                      </wpg:grpSpPr>
                      <wps:wsp>
                        <wps:cNvPr id="5" name="Text Box 2"/>
                        <wps:cNvSpPr txBox="1">
                          <a:spLocks noChangeArrowheads="1"/>
                        </wps:cNvSpPr>
                        <wps:spPr bwMode="auto">
                          <a:xfrm>
                            <a:off x="219710" y="0"/>
                            <a:ext cx="5725722" cy="4752974"/>
                          </a:xfrm>
                          <a:prstGeom prst="rect">
                            <a:avLst/>
                          </a:prstGeom>
                          <a:solidFill>
                            <a:srgbClr val="FFFFFF"/>
                          </a:solidFill>
                          <a:ln w="9525">
                            <a:noFill/>
                            <a:miter lim="800000"/>
                            <a:headEnd/>
                            <a:tailEnd/>
                          </a:ln>
                        </wps:spPr>
                        <wps:txbx>
                          <w:txbxContent>
                            <w:p w14:paraId="4D6A63C9" w14:textId="77777777" w:rsidR="0097756B" w:rsidRDefault="0097756B" w:rsidP="005544FB">
                              <w:r>
                                <w:rPr>
                                  <w:noProof/>
                                  <w:lang w:val="en-US"/>
                                </w:rPr>
                                <w:drawing>
                                  <wp:inline distT="0" distB="0" distL="0" distR="0" wp14:anchorId="094752F9" wp14:editId="1046BD87">
                                    <wp:extent cx="3389505" cy="4372952"/>
                                    <wp:effectExtent l="0" t="0" r="0" b="0"/>
                                    <wp:docPr id="8" name="Picture 8" descr="Macintosh HD:Users:rebeccahirst:Documents:TILDA_post_doc:Cognitive_function_paper:updated_analysis:Figures:participant_exclusion:full-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ocuments:TILDA_post_doc:Cognitive_function_paper:updated_analysis:Figures:participant_exclusion:full-flow.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89726" cy="4373238"/>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686300"/>
                            <a:ext cx="5600700" cy="732790"/>
                          </a:xfrm>
                          <a:prstGeom prst="rect">
                            <a:avLst/>
                          </a:prstGeom>
                          <a:solidFill>
                            <a:srgbClr val="FFFFFF"/>
                          </a:solidFill>
                          <a:ln w="9525">
                            <a:noFill/>
                            <a:miter lim="800000"/>
                            <a:headEnd/>
                            <a:tailEnd/>
                          </a:ln>
                        </wps:spPr>
                        <wps:txbx>
                          <w:txbxContent>
                            <w:p w14:paraId="04E197D3" w14:textId="0C34E732" w:rsidR="0097756B" w:rsidRPr="00D05409" w:rsidRDefault="0097756B"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3.65pt;margin-top:12pt;width:468.05pt;height:426.7pt;z-index:251666433;mso-position-horizontal-relative:margin;mso-position-vertical-relative:margin;mso-width-relative:margin;mso-height-relative:margin" coordsize="5945432,54190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">
                <v:shapetype id="_x0000_t202" coordsize="21600,21600" o:spt="202" path="m0,0l0,21600,21600,21600,21600,0xe">
                  <v:stroke joinstyle="miter"/>
                  <v:path gradientshapeok="t" o:connecttype="rect"/>
                </v:shapetype>
                <v:shape id="Text Box 2" o:spid="_x0000_s1027" type="#_x0000_t202" style="position:absolute;left:219710;width:5725722;height:47529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dZXMwwAA&#10;ANoAAAAPAAAAZHJzL2Rvd25yZXYueG1sRI/RasJAFETfhf7Dcgu+iNlUamyjm1ALLb4a/YCb7DUJ&#10;Zu+G7Gri33cLhT4OM3OG2eWT6cSdBtdaVvASxSCIK6tbrhWcT1/LNxDOI2vsLJOCBznIs6fZDlNt&#10;Rz7SvfC1CBB2KSpovO9TKV3VkEEX2Z44eBc7GPRBDrXUA44Bbjq5iuNEGmw5LDTY02dD1bW4GQWX&#10;w7hYv4/ltz9vjq/JHttNaR9KzZ+njy0IT5P/D/+1D1rBGn6vhBsgs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dZXMwwAAANoAAAAPAAAAAAAAAAAAAAAAAJcCAABkcnMvZG93&#10;bnJldi54bWxQSwUGAAAAAAQABAD1AAAAhwMAAAAA&#10;" stroked="f">
                  <v:textbox>
                    <w:txbxContent>
                      <w:p w14:paraId="4D6A63C9" w14:textId="77777777" w:rsidR="003A1A28" w:rsidRDefault="003A1A28" w:rsidP="005544FB">
                        <w:r>
                          <w:rPr>
                            <w:noProof/>
                            <w:lang w:val="en-US"/>
                          </w:rPr>
                          <w:drawing>
                            <wp:inline distT="0" distB="0" distL="0" distR="0" wp14:anchorId="094752F9" wp14:editId="1046BD87">
                              <wp:extent cx="3389505" cy="4372952"/>
                              <wp:effectExtent l="0" t="0" r="0" b="0"/>
                              <wp:docPr id="8" name="Picture 8" descr="Macintosh HD:Users:rebeccahirst:Documents:TILDA_post_doc:Cognitive_function_paper:updated_analysis:Figures:participant_exclusion:full-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ocuments:TILDA_post_doc:Cognitive_function_paper:updated_analysis:Figures:participant_exclusion:full-flow.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89726" cy="4373238"/>
                                      </a:xfrm>
                                      <a:prstGeom prst="rect">
                                        <a:avLst/>
                                      </a:prstGeom>
                                      <a:noFill/>
                                      <a:ln>
                                        <a:noFill/>
                                      </a:ln>
                                    </pic:spPr>
                                  </pic:pic>
                                </a:graphicData>
                              </a:graphic>
                            </wp:inline>
                          </w:drawing>
                        </w:r>
                      </w:p>
                    </w:txbxContent>
                  </v:textbox>
                </v:shape>
                <v:shape id="Text Box 2" o:spid="_x0000_s1028" type="#_x0000_t202" style="position:absolute;top:4686300;width:5600700;height:732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04E197D3" w14:textId="0C34E732" w:rsidR="003A1A28" w:rsidRPr="00D05409" w:rsidRDefault="003A1A28"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 xml:space="preserve">ave 3 of TILDA. </w:t>
                        </w:r>
                      </w:p>
                    </w:txbxContent>
                  </v:textbox>
                </v:shape>
                <w10:wrap type="square" anchorx="margin" anchory="margin"/>
              </v:group>
            </w:pict>
          </mc:Fallback>
        </mc:AlternateContent>
      </w:r>
    </w:p>
    <w:p w14:paraId="774E1C6C" w14:textId="01F53837" w:rsidR="0034278D" w:rsidRDefault="0034278D" w:rsidP="00CD023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M</w:t>
      </w:r>
      <w:r w:rsidRPr="00575A0D">
        <w:rPr>
          <w:rFonts w:ascii="Times New Roman" w:hAnsi="Times New Roman" w:cs="Times New Roman"/>
          <w:b/>
          <w:sz w:val="24"/>
          <w:szCs w:val="24"/>
        </w:rPr>
        <w:t>easures</w:t>
      </w:r>
    </w:p>
    <w:p w14:paraId="4AC86D99" w14:textId="1A024E3B" w:rsidR="00972C10" w:rsidRDefault="00972C10" w:rsidP="00CD023A">
      <w:pPr>
        <w:spacing w:line="480" w:lineRule="auto"/>
        <w:rPr>
          <w:rFonts w:ascii="Times New Roman" w:hAnsi="Times New Roman" w:cs="Times New Roman"/>
          <w:b/>
          <w:sz w:val="24"/>
          <w:szCs w:val="24"/>
        </w:rPr>
      </w:pPr>
      <w:r>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 Second, we used cognitive measures available across waves 1 through to 5 to create cognitive trajectory groups and explore the relationship between SIFI and 10-year cognitive profiles. Here we outline the measures that were available cross-</w:t>
      </w:r>
      <w:proofErr w:type="spellStart"/>
      <w:r>
        <w:rPr>
          <w:rFonts w:ascii="Times New Roman" w:hAnsi="Times New Roman" w:cs="Times New Roman"/>
          <w:sz w:val="24"/>
          <w:szCs w:val="24"/>
        </w:rPr>
        <w:t>sectionally</w:t>
      </w:r>
      <w:proofErr w:type="spellEnd"/>
      <w:r>
        <w:rPr>
          <w:rFonts w:ascii="Times New Roman" w:hAnsi="Times New Roman" w:cs="Times New Roman"/>
          <w:sz w:val="24"/>
          <w:szCs w:val="24"/>
        </w:rPr>
        <w:t xml:space="preserve"> (at wave 3) followed by longitudinal measures.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73267737"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9E6407" w:rsidRPr="00575A0D">
        <w:rPr>
          <w:rFonts w:ascii="Times New Roman" w:hAnsi="Times New Roman" w:cs="Times New Roman"/>
          <w:sz w:val="24"/>
          <w:szCs w:val="24"/>
        </w:rPr>
        <w:t>, a summary of the measures we focus on from wave 3 of TILDA are shown in Figure 1a</w:t>
      </w:r>
      <w:r w:rsidR="00972C10">
        <w:rPr>
          <w:rFonts w:ascii="Times New Roman" w:hAnsi="Times New Roman" w:cs="Times New Roman"/>
          <w:sz w:val="24"/>
          <w:szCs w:val="24"/>
        </w:rPr>
        <w:t>.</w:t>
      </w:r>
    </w:p>
    <w:p w14:paraId="6A477120" w14:textId="3525773C" w:rsidR="00437F2E" w:rsidRPr="00575A0D" w:rsidRDefault="00802841"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t>The Sound Induced Flash Illusion:</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w:t>
      </w:r>
      <w:r w:rsidR="001B219D" w:rsidRPr="00575A0D">
        <w:rPr>
          <w:rFonts w:ascii="Times New Roman" w:hAnsi="Times New Roman" w:cs="Times New Roman"/>
          <w:sz w:val="24"/>
          <w:szCs w:val="24"/>
        </w:rPr>
        <w:t xml:space="preserve">also </w:t>
      </w:r>
      <w:r w:rsidR="00CD023A" w:rsidRPr="00575A0D">
        <w:rPr>
          <w:rFonts w:ascii="Times New Roman" w:hAnsi="Times New Roman" w:cs="Times New Roman"/>
          <w:sz w:val="24"/>
          <w:szCs w:val="24"/>
        </w:rPr>
        <w:t xml:space="preserve">been outlined elsewhere </w:t>
      </w:r>
      <w:r w:rsidR="00CD023A"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ernández et al., 2019; 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w:t>
      </w:r>
      <w:proofErr w:type="spellStart"/>
      <w:r w:rsidR="001B219D" w:rsidRPr="00575A0D">
        <w:rPr>
          <w:rFonts w:ascii="Times New Roman" w:hAnsi="Times New Roman" w:cs="Times New Roman"/>
          <w:sz w:val="24"/>
          <w:szCs w:val="24"/>
        </w:rPr>
        <w:t>ms</w:t>
      </w:r>
      <w:proofErr w:type="spellEnd"/>
      <w:r w:rsidR="001B219D"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arked the start of each trial.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fl</w:t>
      </w:r>
      <w:proofErr w:type="spellEnd"/>
      <w:r w:rsidR="00032D3C" w:rsidRPr="00575A0D">
        <w:rPr>
          <w:rFonts w:ascii="Times New Roman" w:hAnsi="Times New Roman" w:cs="Times New Roman"/>
          <w:sz w:val="24"/>
          <w:szCs w:val="24"/>
        </w:rPr>
        <w:t xml:space="preserve"> luminance), projected onto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lastRenderedPageBreak/>
        <w:t>ms.</w:t>
      </w:r>
      <w:proofErr w:type="spellEnd"/>
      <w:r w:rsidR="00032D3C" w:rsidRPr="00575A0D">
        <w:rPr>
          <w:rFonts w:ascii="Times New Roman" w:hAnsi="Times New Roman" w:cs="Times New Roman"/>
          <w:sz w:val="24"/>
          <w:szCs w:val="24"/>
        </w:rPr>
        <w:t xml:space="preserve">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1</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0A0D750C"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 xml:space="preserve">-230, -150, -70, 70, 150, and 230 </w:t>
      </w:r>
      <w:proofErr w:type="spellStart"/>
      <w:r w:rsidR="00925B51" w:rsidRPr="00575A0D">
        <w:rPr>
          <w:rFonts w:ascii="Times New Roman" w:hAnsi="Times New Roman" w:cs="Times New Roman"/>
          <w:sz w:val="24"/>
          <w:szCs w:val="24"/>
        </w:rPr>
        <w:t>ms</w:t>
      </w:r>
      <w:proofErr w:type="spellEnd"/>
      <w:r w:rsidR="00D13A0F" w:rsidRPr="00575A0D">
        <w:rPr>
          <w:rFonts w:ascii="Times New Roman" w:hAnsi="Times New Roman" w:cs="Times New Roman"/>
          <w:sz w:val="24"/>
          <w:szCs w:val="24"/>
        </w:rPr>
        <w:t>, with negative SOAs indicating an auditory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containing one trial from each of the following conditions</w:t>
      </w:r>
      <w:proofErr w:type="gramStart"/>
      <w:r w:rsidR="0052590D" w:rsidRPr="00575A0D">
        <w:rPr>
          <w:rFonts w:ascii="Times New Roman" w:hAnsi="Times New Roman" w:cs="Times New Roman"/>
          <w:sz w:val="24"/>
          <w:szCs w:val="24"/>
        </w:rPr>
        <w:t>;</w:t>
      </w:r>
      <w:proofErr w:type="gramEnd"/>
      <w:r w:rsidR="0052590D" w:rsidRPr="00575A0D">
        <w:rPr>
          <w:rFonts w:ascii="Times New Roman" w:hAnsi="Times New Roman" w:cs="Times New Roman"/>
          <w:sz w:val="24"/>
          <w:szCs w:val="24"/>
        </w:rPr>
        <w:t xml:space="preserve"> 2B1F (SOAs; 70, 150, 23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2B2F (7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S</w:t>
      </w:r>
      <w:r w:rsidR="00823104" w:rsidRPr="00575A0D">
        <w:rPr>
          <w:rFonts w:ascii="Times New Roman" w:hAnsi="Times New Roman" w:cs="Times New Roman"/>
          <w:sz w:val="24"/>
          <w:szCs w:val="24"/>
        </w:rPr>
        <w:t xml:space="preserve">OA), 1B1F, and 0B2F (70 </w:t>
      </w:r>
      <w:proofErr w:type="spellStart"/>
      <w:r w:rsidR="00823104" w:rsidRPr="00575A0D">
        <w:rPr>
          <w:rFonts w:ascii="Times New Roman" w:hAnsi="Times New Roman" w:cs="Times New Roman"/>
          <w:sz w:val="24"/>
          <w:szCs w:val="24"/>
        </w:rPr>
        <w:t>ms</w:t>
      </w:r>
      <w:proofErr w:type="spellEnd"/>
      <w:r w:rsidR="00823104" w:rsidRPr="00575A0D">
        <w:rPr>
          <w:rFonts w:ascii="Times New Roman" w:hAnsi="Times New Roman" w:cs="Times New Roman"/>
          <w:sz w:val="24"/>
          <w:szCs w:val="24"/>
        </w:rPr>
        <w:t xml:space="preserve"> SOA)</w:t>
      </w:r>
      <w:r w:rsidR="00222481" w:rsidRPr="00575A0D">
        <w:rPr>
          <w:rFonts w:ascii="Times New Roman" w:hAnsi="Times New Roman" w:cs="Times New Roman"/>
          <w:sz w:val="24"/>
          <w:szCs w:val="24"/>
        </w:rPr>
        <w:t xml:space="preserve">. </w:t>
      </w:r>
    </w:p>
    <w:p w14:paraId="07B854BC" w14:textId="266C707C"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w:t>
      </w:r>
      <w:proofErr w:type="spellStart"/>
      <w:r w:rsidR="00CD023A" w:rsidRPr="00575A0D">
        <w:rPr>
          <w:rFonts w:ascii="Times New Roman" w:hAnsi="Times New Roman" w:cs="Times New Roman"/>
          <w:sz w:val="24"/>
          <w:szCs w:val="24"/>
        </w:rPr>
        <w:t>ms</w:t>
      </w:r>
      <w:proofErr w:type="spellEnd"/>
      <w:r w:rsidR="00CD023A" w:rsidRPr="00575A0D">
        <w:rPr>
          <w:rFonts w:ascii="Times New Roman" w:hAnsi="Times New Roman" w:cs="Times New Roman"/>
          <w:sz w:val="24"/>
          <w:szCs w:val="24"/>
        </w:rPr>
        <w:t>)</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085BBC5E" w:rsidR="00EE2779" w:rsidRPr="00575A0D" w:rsidRDefault="00790B23" w:rsidP="00EE2779">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Choice Reaction Time (CRT) task: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 xml:space="preserve">central button </w:t>
      </w:r>
      <w:r w:rsidR="00EE2779" w:rsidRPr="00575A0D">
        <w:rPr>
          <w:rFonts w:ascii="Times New Roman" w:hAnsi="Times New Roman" w:cs="Times New Roman"/>
          <w:sz w:val="24"/>
          <w:szCs w:val="24"/>
        </w:rPr>
        <w:t xml:space="preserve">which participants held </w:t>
      </w:r>
      <w:r w:rsidR="000828D2">
        <w:rPr>
          <w:rFonts w:ascii="Times New Roman" w:hAnsi="Times New Roman" w:cs="Times New Roman"/>
          <w:sz w:val="24"/>
          <w:szCs w:val="24"/>
        </w:rPr>
        <w:t>down with their finger</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 xml:space="preserve">The words “YES” or “NO” were presented on screen 50 times with varied onset from 800 – 1100 </w:t>
      </w:r>
      <w:proofErr w:type="spellStart"/>
      <w:r w:rsidR="00396B02" w:rsidRPr="00575A0D">
        <w:rPr>
          <w:rFonts w:ascii="Times New Roman" w:hAnsi="Times New Roman" w:cs="Times New Roman"/>
          <w:sz w:val="24"/>
          <w:szCs w:val="24"/>
        </w:rPr>
        <w:t>ms</w:t>
      </w:r>
      <w:proofErr w:type="spellEnd"/>
      <w:r w:rsidR="00396B02" w:rsidRPr="00575A0D">
        <w:rPr>
          <w:rFonts w:ascii="Times New Roman" w:hAnsi="Times New Roman" w:cs="Times New Roman"/>
          <w:sz w:val="24"/>
          <w:szCs w:val="24"/>
        </w:rPr>
        <w:t xml:space="preserve">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F52CEB" w:rsidRPr="00575A0D">
        <w:rPr>
          <w:rFonts w:ascii="Times New Roman" w:hAnsi="Times New Roman" w:cs="Times New Roman"/>
          <w:sz w:val="24"/>
          <w:szCs w:val="24"/>
        </w:rPr>
        <w:t>This procedure obtains</w:t>
      </w:r>
      <w:r w:rsidR="00EE2779" w:rsidRPr="00575A0D">
        <w:rPr>
          <w:rFonts w:ascii="Times New Roman" w:hAnsi="Times New Roman" w:cs="Times New Roman"/>
          <w:sz w:val="24"/>
          <w:szCs w:val="24"/>
        </w:rPr>
        <w:t xml:space="preserve"> two measures of reaction time, the time at which the finger was released </w:t>
      </w:r>
      <w:r w:rsidR="00EE2779" w:rsidRPr="00575A0D">
        <w:rPr>
          <w:rFonts w:ascii="Times New Roman" w:hAnsi="Times New Roman" w:cs="Times New Roman"/>
          <w:sz w:val="24"/>
          <w:szCs w:val="24"/>
        </w:rPr>
        <w:lastRenderedPageBreak/>
        <w:t xml:space="preserve">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C3ABF">
        <w:rPr>
          <w:rFonts w:ascii="Times New Roman" w:hAnsi="Times New Roman" w:cs="Times New Roman"/>
          <w:sz w:val="24"/>
          <w:szCs w:val="24"/>
        </w:rPr>
        <w:t>cognitive</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C3ABF" w:rsidRPr="00C03C5F">
        <w:rPr>
          <w:rFonts w:ascii="Times New Roman" w:hAnsi="Times New Roman" w:cs="Times New Roman"/>
          <w:sz w:val="24"/>
          <w:szCs w:val="24"/>
        </w:rPr>
        <w:t>motor</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D91F049" w:rsidR="00EE2779" w:rsidRPr="00575A0D" w:rsidRDefault="00EE2779" w:rsidP="00EE2779">
      <w:pPr>
        <w:spacing w:after="0" w:line="480" w:lineRule="auto"/>
        <w:rPr>
          <w:rFonts w:ascii="Times New Roman" w:eastAsia="Times New Roman" w:hAnsi="Times New Roman" w:cs="Times New Roman"/>
          <w:sz w:val="24"/>
          <w:szCs w:val="24"/>
        </w:rPr>
      </w:pPr>
      <w:r w:rsidRPr="00575A0D">
        <w:rPr>
          <w:rFonts w:ascii="Times New Roman" w:hAnsi="Times New Roman" w:cs="Times New Roman"/>
          <w:b/>
          <w:sz w:val="24"/>
          <w:szCs w:val="24"/>
        </w:rPr>
        <w:t>Sustained Attention to Response Task (SAR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proofErr w:type="spellStart"/>
      <w:proofErr w:type="gram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w:t>
      </w:r>
      <w:proofErr w:type="gramEnd"/>
      <w:r w:rsidRPr="00575A0D">
        <w:rPr>
          <w:rFonts w:ascii="Times New Roman" w:eastAsia="Times New Roman" w:hAnsi="Times New Roman" w:cs="Times New Roman"/>
          <w:sz w:val="24"/>
          <w:szCs w:val="24"/>
        </w:rPr>
        <w:t xml:space="preserve"> with an inter-stimulus-interval of 8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xml:space="preserve">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number ‘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579C7E7D" w:rsidR="00972C10" w:rsidRDefault="00EE2779"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numbered 1 through 25 in consecutive order. The fact that 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proofErr w:type="spellStart"/>
      <w:r w:rsidR="008B495B" w:rsidRPr="00575A0D">
        <w:rPr>
          <w:rFonts w:ascii="Times New Roman" w:hAnsi="Times New Roman" w:cs="Times New Roman"/>
          <w:sz w:val="24"/>
          <w:szCs w:val="24"/>
        </w:rPr>
        <w:t>CTTdelta</w:t>
      </w:r>
      <w:proofErr w:type="spellEnd"/>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11E0C397"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lastRenderedPageBreak/>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Animal naming (verbal fluency). </w:t>
      </w:r>
    </w:p>
    <w:p w14:paraId="4F22A160"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Immediate recall: </w:t>
      </w:r>
      <w:r w:rsidRPr="00575A0D">
        <w:rPr>
          <w:rFonts w:ascii="Times New Roman" w:hAnsi="Times New Roman" w:cs="Times New Roman"/>
          <w:sz w:val="24"/>
          <w:szCs w:val="24"/>
        </w:rPr>
        <w:t>Participants were presented with an audio recording of 10 wor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randomly selected from the lists shown in Supplementary Table S7). Before presenting the word list, a sample audio recording of the computer voice was presented so that participants could adjust the volume of the computer to an appropriate level. If the participant could not hear the computer 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Verbal fluency:</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recorded was taken 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Delayed recall:</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xml:space="preserve">, which acted as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w:t>
      </w:r>
      <w:r w:rsidRPr="00575A0D">
        <w:rPr>
          <w:rFonts w:ascii="Times New Roman" w:hAnsi="Times New Roman" w:cs="Times New Roman"/>
          <w:sz w:val="24"/>
          <w:szCs w:val="24"/>
        </w:rPr>
        <w:lastRenderedPageBreak/>
        <w:t xml:space="preserve">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w:t>
      </w:r>
      <w:proofErr w:type="spellStart"/>
      <w:r w:rsidRPr="00575A0D">
        <w:rPr>
          <w:rFonts w:ascii="Times New Roman" w:hAnsi="Times New Roman" w:cs="Times New Roman"/>
          <w:sz w:val="24"/>
          <w:szCs w:val="24"/>
        </w:rPr>
        <w:t>mins</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29347796" w:rsidR="00972C10" w:rsidRPr="00312B8B" w:rsidRDefault="00972C10" w:rsidP="00EE0199">
      <w:pPr>
        <w:spacing w:line="480" w:lineRule="auto"/>
        <w:rPr>
          <w:rFonts w:ascii="Times New Roman" w:hAnsi="Times New Roman" w:cs="Times New Roman"/>
          <w:b/>
          <w:sz w:val="24"/>
          <w:szCs w:val="24"/>
        </w:rPr>
      </w:pPr>
      <w:r w:rsidRPr="00312B8B">
        <w:rPr>
          <w:rFonts w:ascii="Times New Roman" w:hAnsi="Times New Roman" w:cs="Times New Roman"/>
          <w:b/>
          <w:sz w:val="24"/>
          <w:szCs w:val="24"/>
        </w:rPr>
        <w:t>Analyses</w:t>
      </w:r>
    </w:p>
    <w:p w14:paraId="18CEBCEA" w14:textId="31D8A001"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e therefore implemented generalized logistic mixed-effect models using “</w:t>
      </w:r>
      <w:proofErr w:type="spellStart"/>
      <w:r w:rsidR="004924C9" w:rsidRPr="00575A0D">
        <w:rPr>
          <w:rFonts w:ascii="Times New Roman" w:hAnsi="Times New Roman" w:cs="Times New Roman"/>
          <w:sz w:val="24"/>
          <w:szCs w:val="24"/>
        </w:rPr>
        <w:t>glmer</w:t>
      </w:r>
      <w:proofErr w:type="spellEnd"/>
      <w:r w:rsidR="004924C9" w:rsidRPr="00575A0D">
        <w:rPr>
          <w:rFonts w:ascii="Times New Roman" w:hAnsi="Times New Roman" w:cs="Times New Roman"/>
          <w:sz w:val="24"/>
          <w:szCs w:val="24"/>
        </w:rPr>
        <w:t xml:space="preserve">”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w:t>
      </w:r>
      <w:proofErr w:type="spellStart"/>
      <w:r w:rsidR="007D64CD" w:rsidRPr="00575A0D">
        <w:rPr>
          <w:rFonts w:ascii="Times New Roman" w:hAnsi="Times New Roman" w:cs="Times New Roman"/>
          <w:sz w:val="24"/>
          <w:szCs w:val="24"/>
        </w:rPr>
        <w:t>sjPlot</w:t>
      </w:r>
      <w:proofErr w:type="spellEnd"/>
      <w:r w:rsidR="007D64CD" w:rsidRPr="00575A0D">
        <w:rPr>
          <w:rFonts w:ascii="Times New Roman" w:hAnsi="Times New Roman" w:cs="Times New Roman"/>
          <w:sz w:val="24"/>
          <w:szCs w:val="24"/>
        </w:rPr>
        <w:t xml:space="preserve">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3" w:history="1">
        <w:r w:rsidR="00AB16E0" w:rsidRPr="00575A0D">
          <w:rPr>
            <w:rStyle w:val="Hyperlink"/>
            <w:rFonts w:ascii="Times New Roman" w:hAnsi="Times New Roman" w:cs="Times New Roman"/>
            <w:sz w:val="24"/>
            <w:szCs w:val="24"/>
          </w:rPr>
          <w:t>https://github.com/RebeccaHirst/TILDA_multisensory_cognitive</w:t>
        </w:r>
      </w:hyperlink>
      <w:r w:rsidR="00D909E7" w:rsidRPr="00575A0D">
        <w:rPr>
          <w:rFonts w:ascii="Times New Roman" w:hAnsi="Times New Roman" w:cs="Times New Roman"/>
          <w:sz w:val="24"/>
          <w:szCs w:val="24"/>
        </w:rPr>
        <w:t>.</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dependant variabl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312B8B" w:rsidRDefault="001B7FE3" w:rsidP="00CD023A">
      <w:pPr>
        <w:spacing w:line="480" w:lineRule="auto"/>
        <w:contextualSpacing/>
        <w:rPr>
          <w:rFonts w:ascii="Times New Roman" w:hAnsi="Times New Roman" w:cs="Times New Roman"/>
          <w:b/>
          <w:i/>
          <w:sz w:val="24"/>
          <w:szCs w:val="24"/>
        </w:rPr>
      </w:pPr>
      <w:r w:rsidRPr="00F72074">
        <w:rPr>
          <w:rFonts w:ascii="Times New Roman" w:hAnsi="Times New Roman" w:cs="Times New Roman"/>
          <w:b/>
          <w:i/>
          <w:sz w:val="24"/>
          <w:szCs w:val="24"/>
        </w:rPr>
        <w:t xml:space="preserve">Cross-sectional statistical analysis </w:t>
      </w:r>
    </w:p>
    <w:p w14:paraId="2348E928" w14:textId="4DECC241"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xml:space="preserve">; 70 </w:t>
      </w:r>
      <w:proofErr w:type="spellStart"/>
      <w:r w:rsidR="008F788A" w:rsidRPr="00575A0D">
        <w:rPr>
          <w:rFonts w:ascii="Times New Roman" w:hAnsi="Times New Roman" w:cs="Times New Roman"/>
          <w:sz w:val="24"/>
          <w:szCs w:val="24"/>
        </w:rPr>
        <w:lastRenderedPageBreak/>
        <w:t>ms</w:t>
      </w:r>
      <w:proofErr w:type="spellEnd"/>
      <w:r w:rsidR="008F788A" w:rsidRPr="00575A0D">
        <w:rPr>
          <w:rFonts w:ascii="Times New Roman" w:hAnsi="Times New Roman" w:cs="Times New Roman"/>
          <w:sz w:val="24"/>
          <w:szCs w:val="24"/>
        </w:rPr>
        <w:t xml:space="preserve"> 150 </w:t>
      </w:r>
      <w:proofErr w:type="spellStart"/>
      <w:r w:rsidR="008F788A" w:rsidRPr="00575A0D">
        <w:rPr>
          <w:rFonts w:ascii="Times New Roman" w:hAnsi="Times New Roman" w:cs="Times New Roman"/>
          <w:sz w:val="24"/>
          <w:szCs w:val="24"/>
        </w:rPr>
        <w:t>ms</w:t>
      </w:r>
      <w:proofErr w:type="spellEnd"/>
      <w:r w:rsidR="008F788A" w:rsidRPr="00575A0D">
        <w:rPr>
          <w:rFonts w:ascii="Times New Roman" w:hAnsi="Times New Roman" w:cs="Times New Roman"/>
          <w:sz w:val="24"/>
          <w:szCs w:val="24"/>
        </w:rPr>
        <w:t xml:space="preserve"> or 230 </w:t>
      </w:r>
      <w:proofErr w:type="spellStart"/>
      <w:r w:rsidR="008F788A" w:rsidRPr="00575A0D">
        <w:rPr>
          <w:rFonts w:ascii="Times New Roman" w:hAnsi="Times New Roman" w:cs="Times New Roman"/>
          <w:sz w:val="24"/>
          <w:szCs w:val="24"/>
        </w:rPr>
        <w:t>ms</w:t>
      </w:r>
      <w:proofErr w:type="spellEnd"/>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a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male/female)</w:t>
      </w:r>
      <w:r w:rsidR="000217AB" w:rsidRPr="00575A0D">
        <w:rPr>
          <w:rFonts w:ascii="Times New Roman" w:hAnsi="Times New Roman" w:cs="Times New Roman"/>
          <w:sz w:val="24"/>
          <w:szCs w:val="24"/>
        </w:rPr>
        <w:t>, education</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 xml:space="preserve">VAS = 100 – 50 x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o that a VAS of 100 represents a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w:t>
      </w:r>
      <w:proofErr w:type="spellStart"/>
      <w:r w:rsidR="005D3623" w:rsidRPr="00575A0D">
        <w:rPr>
          <w:rFonts w:ascii="Times New Roman" w:hAnsi="Times New Roman" w:cs="Times New Roman"/>
          <w:sz w:val="24"/>
          <w:szCs w:val="24"/>
        </w:rPr>
        <w:t>ms</w:t>
      </w:r>
      <w:proofErr w:type="spellEnd"/>
      <w:r w:rsidR="005D3623" w:rsidRPr="00575A0D">
        <w:rPr>
          <w:rFonts w:ascii="Times New Roman" w:hAnsi="Times New Roman" w:cs="Times New Roman"/>
          <w:sz w:val="24"/>
          <w:szCs w:val="24"/>
        </w:rPr>
        <w:t xml:space="preserve">, accuracy for judging 2 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 xml:space="preserve">at 70 </w:t>
      </w:r>
      <w:proofErr w:type="spellStart"/>
      <w:r w:rsidR="005D3623" w:rsidRPr="00575A0D">
        <w:rPr>
          <w:rFonts w:ascii="Times New Roman" w:hAnsi="Times New Roman" w:cs="Times New Roman"/>
          <w:sz w:val="24"/>
          <w:szCs w:val="24"/>
        </w:rPr>
        <w:t>ms</w:t>
      </w:r>
      <w:proofErr w:type="spellEnd"/>
      <w:r w:rsidR="00270369" w:rsidRPr="00575A0D">
        <w:rPr>
          <w:rFonts w:ascii="Times New Roman" w:hAnsi="Times New Roman" w:cs="Times New Roman"/>
          <w:sz w:val="24"/>
          <w:szCs w:val="24"/>
        </w:rPr>
        <w:t xml:space="preserve"> and accuracy for judging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 xml:space="preserve">Because age and sex has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proofErr w:type="spellStart"/>
      <w:proofErr w:type="gramStart"/>
      <w:r w:rsidR="00952514" w:rsidRPr="00575A0D">
        <w:rPr>
          <w:rFonts w:ascii="Times New Roman" w:hAnsi="Times New Roman" w:cs="Times New Roman"/>
          <w:sz w:val="24"/>
          <w:szCs w:val="24"/>
        </w:rPr>
        <w:t>anova</w:t>
      </w:r>
      <w:proofErr w:type="spellEnd"/>
      <w:r w:rsidR="00952514" w:rsidRPr="00575A0D">
        <w:rPr>
          <w:rFonts w:ascii="Times New Roman" w:hAnsi="Times New Roman" w:cs="Times New Roman"/>
          <w:sz w:val="24"/>
          <w:szCs w:val="24"/>
        </w:rPr>
        <w:t>(</w:t>
      </w:r>
      <w:proofErr w:type="gramEnd"/>
      <w:r w:rsidR="00952514" w:rsidRPr="00575A0D">
        <w:rPr>
          <w:rFonts w:ascii="Times New Roman" w:hAnsi="Times New Roman" w:cs="Times New Roman"/>
          <w:sz w:val="24"/>
          <w:szCs w:val="24"/>
        </w:rPr>
        <w:t>)</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w:t>
      </w:r>
      <w:proofErr w:type="spellStart"/>
      <w:r w:rsidR="00212127" w:rsidRPr="00575A0D">
        <w:rPr>
          <w:rFonts w:ascii="Times New Roman" w:hAnsi="Times New Roman" w:cs="Times New Roman"/>
          <w:sz w:val="24"/>
          <w:szCs w:val="24"/>
        </w:rPr>
        <w:t>CTTdelta</w:t>
      </w:r>
      <w:proofErr w:type="spellEnd"/>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proofErr w:type="spellStart"/>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w:t>
      </w:r>
      <w:proofErr w:type="spellEnd"/>
      <w:r w:rsidR="00360DB1" w:rsidRPr="00575A0D">
        <w:rPr>
          <w:rFonts w:ascii="Times New Roman" w:hAnsi="Times New Roman" w:cs="Times New Roman"/>
          <w:sz w:val="24"/>
          <w:szCs w:val="24"/>
        </w:rPr>
        <w:t xml:space="preserve">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312B8B" w:rsidRDefault="000F0E06" w:rsidP="000F0E06">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w:t>
      </w:r>
      <w:proofErr w:type="spellStart"/>
      <w:r w:rsidRPr="00575A0D">
        <w:rPr>
          <w:rFonts w:ascii="Times New Roman" w:hAnsi="Times New Roman" w:cs="Times New Roman"/>
          <w:sz w:val="24"/>
          <w:szCs w:val="24"/>
        </w:rPr>
        <w:t>kml</w:t>
      </w:r>
      <w:proofErr w:type="spellEnd"/>
      <w:r w:rsidRPr="00575A0D">
        <w:rPr>
          <w:rFonts w:ascii="Times New Roman" w:hAnsi="Times New Roman" w:cs="Times New Roman"/>
          <w:sz w:val="24"/>
          <w:szCs w:val="24"/>
        </w:rPr>
        <w:t xml:space="preserve">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i.e. “cluster compactness”). The metrics used were the </w:t>
      </w:r>
      <w:proofErr w:type="spellStart"/>
      <w:r w:rsidR="00C04279" w:rsidRPr="00575A0D">
        <w:rPr>
          <w:rFonts w:ascii="Times New Roman" w:hAnsi="Times New Roman" w:cs="Times New Roman"/>
          <w:sz w:val="24"/>
          <w:szCs w:val="24"/>
        </w:rPr>
        <w:t>Calinski</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Harabatz</w:t>
      </w:r>
      <w:proofErr w:type="spellEnd"/>
      <w:r w:rsidR="00C04279" w:rsidRPr="00575A0D">
        <w:rPr>
          <w:rFonts w:ascii="Times New Roman" w:hAnsi="Times New Roman" w:cs="Times New Roman"/>
          <w:sz w:val="24"/>
          <w:szCs w:val="24"/>
        </w:rPr>
        <w:t xml:space="preserve"> (standard, </w:t>
      </w:r>
      <w:proofErr w:type="spellStart"/>
      <w:r w:rsidR="00C04279" w:rsidRPr="00575A0D">
        <w:rPr>
          <w:rFonts w:ascii="Times New Roman" w:hAnsi="Times New Roman" w:cs="Times New Roman"/>
          <w:sz w:val="24"/>
          <w:szCs w:val="24"/>
        </w:rPr>
        <w:t>Kryszcuzuk</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Genolini</w:t>
      </w:r>
      <w:proofErr w:type="spellEnd"/>
      <w:r w:rsidR="00C04279" w:rsidRPr="00575A0D">
        <w:rPr>
          <w:rFonts w:ascii="Times New Roman" w:hAnsi="Times New Roman" w:cs="Times New Roman"/>
          <w:sz w:val="24"/>
          <w:szCs w:val="24"/>
        </w:rPr>
        <w:t xml:space="preserve"> variants), Ray and </w:t>
      </w:r>
      <w:proofErr w:type="spellStart"/>
      <w:r w:rsidR="00C04279" w:rsidRPr="00575A0D">
        <w:rPr>
          <w:rFonts w:ascii="Times New Roman" w:hAnsi="Times New Roman" w:cs="Times New Roman"/>
          <w:sz w:val="24"/>
          <w:szCs w:val="24"/>
        </w:rPr>
        <w:t>Turi</w:t>
      </w:r>
      <w:proofErr w:type="spellEnd"/>
      <w:r w:rsidR="00C04279" w:rsidRPr="00575A0D">
        <w:rPr>
          <w:rFonts w:ascii="Times New Roman" w:hAnsi="Times New Roman" w:cs="Times New Roman"/>
          <w:sz w:val="24"/>
          <w:szCs w:val="24"/>
        </w:rPr>
        <w:t xml:space="preserve"> and Davis and </w:t>
      </w:r>
      <w:proofErr w:type="spellStart"/>
      <w:r w:rsidR="00C04279" w:rsidRPr="00575A0D">
        <w:rPr>
          <w:rFonts w:ascii="Times New Roman" w:hAnsi="Times New Roman" w:cs="Times New Roman"/>
          <w:sz w:val="24"/>
          <w:szCs w:val="24"/>
        </w:rPr>
        <w:t>Bouldin</w:t>
      </w:r>
      <w:proofErr w:type="spellEnd"/>
      <w:r w:rsidR="00C04279" w:rsidRPr="00575A0D">
        <w:rPr>
          <w:rFonts w:ascii="Times New Roman" w:hAnsi="Times New Roman" w:cs="Times New Roman"/>
          <w:sz w:val="24"/>
          <w:szCs w:val="24"/>
        </w:rPr>
        <w:t xml:space="preserve"> criterion. In the </w:t>
      </w:r>
      <w:proofErr w:type="spellStart"/>
      <w:r w:rsidR="00C04279" w:rsidRPr="00575A0D">
        <w:rPr>
          <w:rFonts w:ascii="Times New Roman" w:hAnsi="Times New Roman" w:cs="Times New Roman"/>
          <w:sz w:val="24"/>
          <w:szCs w:val="24"/>
        </w:rPr>
        <w:t>kml</w:t>
      </w:r>
      <w:proofErr w:type="spellEnd"/>
      <w:r w:rsidR="00C04279" w:rsidRPr="00575A0D">
        <w:rPr>
          <w:rFonts w:ascii="Times New Roman" w:hAnsi="Times New Roman" w:cs="Times New Roman"/>
          <w:sz w:val="24"/>
          <w:szCs w:val="24"/>
        </w:rPr>
        <w:t xml:space="preserve"> 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0AFC30F8"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B8F539A"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lastRenderedPageBreak/>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9A68FC" w:rsidRPr="00575A0D">
        <w:rPr>
          <w:rFonts w:ascii="Times New Roman" w:hAnsi="Times New Roman" w:cs="Times New Roman"/>
          <w:sz w:val="24"/>
          <w:szCs w:val="24"/>
        </w:rPr>
        <w:t xml:space="preserve">The CRT task comprises both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47437293"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 SOA interaction term indicated 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 xml:space="preserve">model fit </w:t>
      </w:r>
      <w:proofErr w:type="gramStart"/>
      <w:r w:rsidR="00F06D1B" w:rsidRPr="00575A0D">
        <w:rPr>
          <w:rFonts w:ascii="Times New Roman" w:hAnsi="Times New Roman" w:cs="Times New Roman"/>
          <w:sz w:val="24"/>
          <w:szCs w:val="24"/>
        </w:rPr>
        <w:t>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del w:id="8" w:author="Rebecca Hirst" w:date="2021-08-03T17:03:00Z">
        <w:r w:rsidR="00436E1B" w:rsidRPr="00575A0D" w:rsidDel="00CA7AEA">
          <w:rPr>
            <w:rFonts w:ascii="Times New Roman" w:hAnsi="Times New Roman" w:cs="Times New Roman"/>
            <w:sz w:val="24"/>
            <w:szCs w:val="24"/>
          </w:rPr>
          <w:delText>18.306</w:delText>
        </w:r>
      </w:del>
      <w:ins w:id="9" w:author="Rebecca Hirst" w:date="2021-08-03T17:03:00Z">
        <w:r w:rsidR="00CA7AEA">
          <w:rPr>
            <w:rFonts w:ascii="Times New Roman" w:hAnsi="Times New Roman" w:cs="Times New Roman"/>
            <w:sz w:val="24"/>
            <w:szCs w:val="24"/>
          </w:rPr>
          <w:t>21.42</w:t>
        </w:r>
      </w:ins>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del w:id="10" w:author="Rebecca Hirst" w:date="2021-08-03T17:03:00Z">
        <w:r w:rsidR="00436E1B" w:rsidRPr="00575A0D" w:rsidDel="00CA7AEA">
          <w:rPr>
            <w:rFonts w:ascii="Times New Roman" w:hAnsi="Times New Roman" w:cs="Times New Roman"/>
            <w:sz w:val="24"/>
            <w:szCs w:val="24"/>
          </w:rPr>
          <w:delText>0.</w:delText>
        </w:r>
        <w:commentRangeStart w:id="11"/>
        <w:r w:rsidR="00436E1B" w:rsidRPr="00575A0D" w:rsidDel="00CA7AEA">
          <w:rPr>
            <w:rFonts w:ascii="Times New Roman" w:hAnsi="Times New Roman" w:cs="Times New Roman"/>
            <w:sz w:val="24"/>
            <w:szCs w:val="24"/>
          </w:rPr>
          <w:delText>0001059</w:delText>
        </w:r>
        <w:commentRangeEnd w:id="11"/>
        <w:r w:rsidR="00C02004" w:rsidRPr="00575A0D" w:rsidDel="00CA7AEA">
          <w:rPr>
            <w:rStyle w:val="CommentReference"/>
          </w:rPr>
          <w:commentReference w:id="11"/>
        </w:r>
      </w:del>
      <w:ins w:id="12" w:author="Rebecca Hirst" w:date="2021-08-03T17:03:00Z">
        <w:r w:rsidR="00CA7AEA">
          <w:rPr>
            <w:rFonts w:ascii="Times New Roman" w:hAnsi="Times New Roman" w:cs="Times New Roman"/>
            <w:sz w:val="24"/>
            <w:szCs w:val="24"/>
          </w:rPr>
          <w:t>&lt;2.232-e05</w:t>
        </w:r>
      </w:ins>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 xml:space="preserve">model fit </w:t>
      </w:r>
      <w:proofErr w:type="gramStart"/>
      <w:r w:rsidR="00F06D1B" w:rsidRPr="00575A0D">
        <w:rPr>
          <w:rFonts w:ascii="Times New Roman" w:hAnsi="Times New Roman" w:cs="Times New Roman"/>
          <w:sz w:val="24"/>
          <w:szCs w:val="24"/>
        </w:rPr>
        <w:t>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del w:id="13" w:author="Rebecca Hirst" w:date="2021-08-03T17:03:00Z">
        <w:r w:rsidR="009E6C49" w:rsidRPr="00575A0D" w:rsidDel="00CA7AEA">
          <w:rPr>
            <w:rFonts w:ascii="Times New Roman" w:hAnsi="Times New Roman" w:cs="Times New Roman"/>
            <w:sz w:val="24"/>
            <w:szCs w:val="24"/>
          </w:rPr>
          <w:delText>75.641</w:delText>
        </w:r>
      </w:del>
      <w:ins w:id="14" w:author="Rebecca Hirst" w:date="2021-08-03T17:03:00Z">
        <w:r w:rsidR="00CA7AEA">
          <w:rPr>
            <w:rFonts w:ascii="Times New Roman" w:hAnsi="Times New Roman" w:cs="Times New Roman"/>
            <w:sz w:val="24"/>
            <w:szCs w:val="24"/>
          </w:rPr>
          <w:t>73.124</w:t>
        </w:r>
      </w:ins>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 xml:space="preserve">response times were associated with less accurate performance at longer SOAs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21A89159"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 xml:space="preserve">The SART task comprises both errors of </w:t>
      </w:r>
      <w:commentRangeStart w:id="15"/>
      <w:r w:rsidR="00FE0AAF" w:rsidRPr="00575A0D">
        <w:rPr>
          <w:rFonts w:ascii="Times New Roman" w:hAnsi="Times New Roman" w:cs="Times New Roman"/>
          <w:sz w:val="24"/>
          <w:szCs w:val="24"/>
        </w:rPr>
        <w:t>omission (not responding to the numbers 1- 2 and 4 – 9 that require a button press) and commission (responding to the number 3, which does not require a button press)</w:t>
      </w:r>
      <w:r w:rsidR="002B0D3D" w:rsidRPr="00575A0D">
        <w:rPr>
          <w:rFonts w:ascii="Times New Roman" w:hAnsi="Times New Roman" w:cs="Times New Roman"/>
          <w:sz w:val="24"/>
          <w:szCs w:val="24"/>
        </w:rPr>
        <w:t>.</w:t>
      </w:r>
      <w:r w:rsidR="00911D67" w:rsidRPr="00575A0D">
        <w:rPr>
          <w:rFonts w:ascii="Times New Roman" w:hAnsi="Times New Roman" w:cs="Times New Roman"/>
          <w:sz w:val="24"/>
          <w:szCs w:val="24"/>
        </w:rPr>
        <w:t xml:space="preserve"> </w:t>
      </w:r>
      <w:commentRangeEnd w:id="15"/>
      <w:r w:rsidR="00D27C8E">
        <w:rPr>
          <w:rStyle w:val="CommentReference"/>
        </w:rPr>
        <w:commentReference w:id="15"/>
      </w:r>
      <w:r w:rsidR="00911D67" w:rsidRPr="00575A0D">
        <w:rPr>
          <w:rFonts w:ascii="Times New Roman" w:hAnsi="Times New Roman" w:cs="Times New Roman"/>
          <w:sz w:val="24"/>
          <w:szCs w:val="24"/>
        </w:rPr>
        <w:t xml:space="preserve">We considered if each of these error types interacted with SOA. </w:t>
      </w:r>
    </w:p>
    <w:p w14:paraId="64706576" w14:textId="596B4128"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 SOA interaction term indicated this term </w:t>
      </w:r>
      <w:del w:id="16" w:author="Rebecca Hirst" w:date="2021-08-03T18:56:00Z">
        <w:r w:rsidR="002764EE" w:rsidRPr="00575A0D" w:rsidDel="00BB5F94">
          <w:rPr>
            <w:rFonts w:ascii="Times New Roman" w:hAnsi="Times New Roman" w:cs="Times New Roman"/>
            <w:sz w:val="24"/>
            <w:szCs w:val="24"/>
          </w:rPr>
          <w:delText>failed to reach our adjusted alpha criterion</w:delText>
        </w:r>
      </w:del>
      <w:ins w:id="17" w:author="Rebecca Hirst" w:date="2021-08-03T18:56:00Z">
        <w:r w:rsidR="00BB5F94">
          <w:rPr>
            <w:rFonts w:ascii="Times New Roman" w:hAnsi="Times New Roman" w:cs="Times New Roman"/>
            <w:sz w:val="24"/>
            <w:szCs w:val="24"/>
          </w:rPr>
          <w:t>reached</w:t>
        </w:r>
      </w:ins>
      <w:r w:rsidR="002764EE" w:rsidRPr="00575A0D">
        <w:rPr>
          <w:rFonts w:ascii="Times New Roman" w:hAnsi="Times New Roman" w:cs="Times New Roman"/>
          <w:sz w:val="24"/>
          <w:szCs w:val="24"/>
        </w:rPr>
        <w:t xml:space="preserve"> for significance</w:t>
      </w:r>
      <w:del w:id="18" w:author="Rebecca Hirst" w:date="2021-08-03T18:56:00Z">
        <w:r w:rsidR="002764EE" w:rsidRPr="00575A0D" w:rsidDel="00BB5F94">
          <w:rPr>
            <w:rFonts w:ascii="Times New Roman" w:hAnsi="Times New Roman" w:cs="Times New Roman"/>
            <w:sz w:val="24"/>
            <w:szCs w:val="24"/>
          </w:rPr>
          <w:delText xml:space="preserve"> of </w:delText>
        </w:r>
        <w:r w:rsidR="00D27C8E" w:rsidDel="00BB5F94">
          <w:rPr>
            <w:rFonts w:ascii="Times New Roman" w:hAnsi="Times New Roman" w:cs="Times New Roman"/>
            <w:sz w:val="24"/>
            <w:szCs w:val="24"/>
          </w:rPr>
          <w:delText>0</w:delText>
        </w:r>
        <w:r w:rsidR="002764EE" w:rsidRPr="00575A0D" w:rsidDel="00BB5F94">
          <w:rPr>
            <w:rFonts w:ascii="Times New Roman" w:hAnsi="Times New Roman" w:cs="Times New Roman"/>
            <w:sz w:val="24"/>
            <w:szCs w:val="24"/>
          </w:rPr>
          <w:delText>.008</w:delText>
        </w:r>
      </w:del>
      <w:r w:rsidR="002149C3">
        <w:rPr>
          <w:rFonts w:ascii="Times New Roman" w:hAnsi="Times New Roman" w:cs="Times New Roman"/>
          <w:sz w:val="24"/>
          <w:szCs w:val="24"/>
        </w:rPr>
        <w:t>,</w:t>
      </w:r>
      <w:r w:rsidRPr="00575A0D">
        <w:rPr>
          <w:rFonts w:ascii="Times New Roman" w:hAnsi="Times New Roman" w:cs="Times New Roman"/>
          <w:sz w:val="24"/>
          <w:szCs w:val="24"/>
        </w:rPr>
        <w:t xml:space="preserve">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del w:id="19" w:author="Rebecca Hirst" w:date="2021-08-03T18:56:00Z">
        <w:r w:rsidR="003B692E" w:rsidRPr="00575A0D" w:rsidDel="00BB5F94">
          <w:rPr>
            <w:rFonts w:ascii="Times New Roman" w:hAnsi="Times New Roman" w:cs="Times New Roman"/>
            <w:sz w:val="24"/>
            <w:szCs w:val="24"/>
          </w:rPr>
          <w:delText>9.0502</w:delText>
        </w:r>
      </w:del>
      <w:ins w:id="20" w:author="Rebecca Hirst" w:date="2021-08-03T18:56:00Z">
        <w:r w:rsidR="00BB5F94">
          <w:rPr>
            <w:rFonts w:ascii="Times New Roman" w:hAnsi="Times New Roman" w:cs="Times New Roman"/>
            <w:sz w:val="24"/>
            <w:szCs w:val="24"/>
          </w:rPr>
          <w:t>10.26</w:t>
        </w:r>
      </w:ins>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del w:id="21" w:author="Rebecca Hirst" w:date="2021-08-03T18:56:00Z">
        <w:r w:rsidR="00A84DCD" w:rsidRPr="00575A0D" w:rsidDel="00BB5F94">
          <w:rPr>
            <w:rFonts w:ascii="Times New Roman" w:hAnsi="Times New Roman" w:cs="Times New Roman"/>
            <w:sz w:val="24"/>
            <w:szCs w:val="24"/>
          </w:rPr>
          <w:delText>01083</w:delText>
        </w:r>
      </w:del>
      <w:ins w:id="22" w:author="Rebecca Hirst" w:date="2021-08-03T18:56:00Z">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ins>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del w:id="23" w:author="Rebecca Hirst" w:date="2021-08-03T18:56:00Z">
        <w:r w:rsidR="002764EE" w:rsidRPr="00575A0D" w:rsidDel="00BB5F94">
          <w:rPr>
            <w:rFonts w:ascii="Times New Roman" w:hAnsi="Times New Roman" w:cs="Times New Roman"/>
            <w:sz w:val="24"/>
            <w:szCs w:val="24"/>
          </w:rPr>
          <w:delText>Conversely</w:delText>
        </w:r>
        <w:r w:rsidRPr="00575A0D" w:rsidDel="00BB5F94">
          <w:rPr>
            <w:rFonts w:ascii="Times New Roman" w:hAnsi="Times New Roman" w:cs="Times New Roman"/>
            <w:sz w:val="24"/>
            <w:szCs w:val="24"/>
          </w:rPr>
          <w:delText>, a</w:delText>
        </w:r>
      </w:del>
      <w:ins w:id="24" w:author="Rebecca Hirst" w:date="2021-08-03T18:56:00Z">
        <w:r w:rsidR="00BB5F94">
          <w:rPr>
            <w:rFonts w:ascii="Times New Roman" w:hAnsi="Times New Roman" w:cs="Times New Roman"/>
            <w:sz w:val="24"/>
            <w:szCs w:val="24"/>
          </w:rPr>
          <w:t>A</w:t>
        </w:r>
      </w:ins>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 SOA interaction term indicated this term significantly improved model fit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del w:id="25" w:author="Rebecca Hirst" w:date="2021-08-03T18:57:00Z">
        <w:r w:rsidR="00D457B6" w:rsidRPr="00575A0D" w:rsidDel="00BB5F94">
          <w:rPr>
            <w:rFonts w:ascii="Times New Roman" w:hAnsi="Times New Roman" w:cs="Times New Roman"/>
            <w:sz w:val="24"/>
            <w:szCs w:val="24"/>
          </w:rPr>
          <w:delText>22.461</w:delText>
        </w:r>
      </w:del>
      <w:ins w:id="26" w:author="Rebecca Hirst" w:date="2021-08-03T18:57:00Z">
        <w:r w:rsidR="00BB5F94">
          <w:rPr>
            <w:rFonts w:ascii="Times New Roman" w:hAnsi="Times New Roman" w:cs="Times New Roman"/>
            <w:sz w:val="24"/>
            <w:szCs w:val="24"/>
          </w:rPr>
          <w:t>18.097</w:t>
        </w:r>
      </w:ins>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del w:id="27" w:author="Rebecca Hirst" w:date="2021-08-03T18:57:00Z">
        <w:r w:rsidR="00D457B6" w:rsidRPr="00575A0D" w:rsidDel="00BB5F94">
          <w:rPr>
            <w:rFonts w:ascii="Times New Roman" w:hAnsi="Times New Roman" w:cs="Times New Roman"/>
            <w:sz w:val="24"/>
            <w:szCs w:val="24"/>
          </w:rPr>
          <w:delText>1.327e-05</w:delText>
        </w:r>
      </w:del>
      <w:ins w:id="28" w:author="Rebecca Hirst" w:date="2021-08-03T18:57:00Z">
        <w:r w:rsidR="00BB5F94">
          <w:rPr>
            <w:rFonts w:ascii="Times New Roman" w:hAnsi="Times New Roman" w:cs="Times New Roman"/>
            <w:sz w:val="24"/>
            <w:szCs w:val="24"/>
          </w:rPr>
          <w:t>0.0001176</w:t>
        </w:r>
      </w:ins>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w:t>
      </w:r>
      <w:del w:id="29" w:author="Rebecca Hirst" w:date="2021-08-03T18:57:00Z">
        <w:r w:rsidR="0080701B" w:rsidRPr="00575A0D" w:rsidDel="00BB5F94">
          <w:rPr>
            <w:rFonts w:ascii="Times New Roman" w:hAnsi="Times New Roman" w:cs="Times New Roman"/>
            <w:sz w:val="24"/>
            <w:szCs w:val="24"/>
          </w:rPr>
          <w:delText xml:space="preserve">omission </w:delText>
        </w:r>
      </w:del>
      <w:r w:rsidR="0080701B" w:rsidRPr="00575A0D">
        <w:rPr>
          <w:rFonts w:ascii="Times New Roman" w:hAnsi="Times New Roman" w:cs="Times New Roman"/>
          <w:sz w:val="24"/>
          <w:szCs w:val="24"/>
        </w:rPr>
        <w:t>errors were</w:t>
      </w:r>
      <w:r w:rsidR="00457E1A" w:rsidRPr="00575A0D">
        <w:rPr>
          <w:rFonts w:ascii="Times New Roman" w:hAnsi="Times New Roman" w:cs="Times New Roman"/>
          <w:sz w:val="24"/>
          <w:szCs w:val="24"/>
        </w:rPr>
        <w:t xml:space="preserve"> associated with lower accuracy 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755CB910"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 xml:space="preserve">The CTT task also comprises two sub-measures, CTT1 (indicating the time taken to connect numbers without needing to consciously switch between colours) and the CTT2 (indicating the time taken to connect numbered circles whilst also </w:t>
      </w:r>
      <w:r w:rsidR="00492AFE" w:rsidRPr="00575A0D">
        <w:rPr>
          <w:rFonts w:ascii="Times New Roman" w:hAnsi="Times New Roman" w:cs="Times New Roman"/>
          <w:sz w:val="24"/>
          <w:szCs w:val="24"/>
        </w:rPr>
        <w:lastRenderedPageBreak/>
        <w:t>selecting and alternating between pink and yellow circles)</w:t>
      </w:r>
      <w:r w:rsidR="009A7E3D" w:rsidRPr="00575A0D">
        <w:rPr>
          <w:rFonts w:ascii="Times New Roman" w:hAnsi="Times New Roman" w:cs="Times New Roman"/>
          <w:sz w:val="24"/>
          <w:szCs w:val="24"/>
        </w:rPr>
        <w:t xml:space="preserve">, </w:t>
      </w:r>
      <w:proofErr w:type="spellStart"/>
      <w:r w:rsidR="009A7E3D" w:rsidRPr="00575A0D">
        <w:rPr>
          <w:rFonts w:ascii="Times New Roman" w:hAnsi="Times New Roman" w:cs="Times New Roman"/>
          <w:sz w:val="24"/>
          <w:szCs w:val="24"/>
        </w:rPr>
        <w:t>CTTdelta</w:t>
      </w:r>
      <w:proofErr w:type="spellEnd"/>
      <w:r w:rsidR="009A7E3D" w:rsidRPr="00575A0D">
        <w:rPr>
          <w:rFonts w:ascii="Times New Roman" w:hAnsi="Times New Roman" w:cs="Times New Roman"/>
          <w:sz w:val="24"/>
          <w:szCs w:val="24"/>
        </w:rPr>
        <w:t xml:space="preserve"> indicates the CTT2-CTT1 difference score</w:t>
      </w:r>
      <w:r w:rsidR="00377195">
        <w:rPr>
          <w:rFonts w:ascii="Times New Roman" w:hAnsi="Times New Roman" w:cs="Times New Roman"/>
          <w:sz w:val="24"/>
          <w:szCs w:val="24"/>
        </w:rPr>
        <w:t>, and is what we focus on here to understand the specific contribution of CTT2</w:t>
      </w:r>
      <w:r w:rsidR="00492AFE" w:rsidRPr="00575A0D">
        <w:rPr>
          <w:rFonts w:ascii="Times New Roman" w:hAnsi="Times New Roman" w:cs="Times New Roman"/>
          <w:sz w:val="24"/>
          <w:szCs w:val="24"/>
        </w:rPr>
        <w:t xml:space="preserve">. </w:t>
      </w:r>
    </w:p>
    <w:p w14:paraId="031871CA" w14:textId="18CB4530"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 SOA interaction </w:t>
      </w:r>
      <w:r w:rsidR="00DF3D1A" w:rsidRPr="00575A0D">
        <w:rPr>
          <w:rFonts w:ascii="Times New Roman" w:hAnsi="Times New Roman" w:cs="Times New Roman"/>
          <w:sz w:val="24"/>
          <w:szCs w:val="24"/>
        </w:rPr>
        <w:t xml:space="preserve">to a model with the CTT1 * 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 xml:space="preserve">model fit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 xml:space="preserve">or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 xml:space="preserve">a model without the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 SOA interaction to a model with t</w:t>
      </w:r>
      <w:r w:rsidR="00D92F1C" w:rsidRPr="00575A0D">
        <w:rPr>
          <w:rFonts w:ascii="Times New Roman" w:hAnsi="Times New Roman" w:cs="Times New Roman"/>
          <w:sz w:val="24"/>
          <w:szCs w:val="24"/>
        </w:rPr>
        <w:t xml:space="preserve">he </w:t>
      </w:r>
      <w:proofErr w:type="spellStart"/>
      <w:r w:rsidR="00D92F1C" w:rsidRPr="00575A0D">
        <w:rPr>
          <w:rFonts w:ascii="Times New Roman" w:hAnsi="Times New Roman" w:cs="Times New Roman"/>
          <w:sz w:val="24"/>
          <w:szCs w:val="24"/>
        </w:rPr>
        <w:t>CTTdelta</w:t>
      </w:r>
      <w:proofErr w:type="spellEnd"/>
      <w:r w:rsidR="00BE43E8" w:rsidRPr="00575A0D">
        <w:rPr>
          <w:rFonts w:ascii="Times New Roman" w:hAnsi="Times New Roman" w:cs="Times New Roman"/>
          <w:sz w:val="24"/>
          <w:szCs w:val="24"/>
        </w:rPr>
        <w:t xml:space="preserve"> * SOA interaction term was significant</w:t>
      </w:r>
      <w:r w:rsidR="00DF3D1A" w:rsidRPr="00575A0D">
        <w:rPr>
          <w:rFonts w:ascii="Times New Roman" w:hAnsi="Times New Roman" w:cs="Times New Roman"/>
          <w:sz w:val="24"/>
          <w:szCs w:val="24"/>
        </w:rPr>
        <w:t xml:space="preserve">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5FB45355" w14:textId="6957F948" w:rsidR="009F4F2F" w:rsidRPr="00575A0D" w:rsidRDefault="00CA4B34" w:rsidP="00875C8A">
      <w:pPr>
        <w:spacing w:line="480" w:lineRule="auto"/>
        <w:ind w:firstLine="720"/>
        <w:contextualSpacing/>
        <w:rPr>
          <w:rFonts w:ascii="Times New Roman" w:hAnsi="Times New Roman" w:cs="Times New Roman"/>
          <w:sz w:val="24"/>
          <w:szCs w:val="24"/>
        </w:rPr>
        <w:sectPr w:rsidR="009F4F2F" w:rsidRPr="00575A0D" w:rsidSect="001778FD">
          <w:headerReference w:type="even" r:id="rId14"/>
          <w:headerReference w:type="default" r:id="rId15"/>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39CA0F3E" w14:textId="5DFDF803" w:rsidR="00E40114" w:rsidRPr="00575A0D" w:rsidRDefault="006404C6" w:rsidP="00556277">
      <w:pPr>
        <w:spacing w:line="480" w:lineRule="auto"/>
        <w:contextualSpacing/>
        <w:rPr>
          <w:rFonts w:ascii="Times New Roman" w:hAnsi="Times New Roman" w:cs="Times New Roman"/>
          <w:sz w:val="24"/>
          <w:szCs w:val="24"/>
        </w:rPr>
      </w:pPr>
      <w:r w:rsidRPr="00575A0D">
        <w:rPr>
          <w:rFonts w:ascii="Times New Roman" w:hAnsi="Times New Roman" w:cs="Times New Roman"/>
          <w:noProof/>
          <w:sz w:val="24"/>
          <w:szCs w:val="24"/>
          <w:lang w:val="en-US"/>
        </w:rPr>
        <w:lastRenderedPageBreak/>
        <w:drawing>
          <wp:inline distT="0" distB="0" distL="0" distR="0" wp14:anchorId="7E92E32F" wp14:editId="07927E0B">
            <wp:extent cx="8856980" cy="3107690"/>
            <wp:effectExtent l="0" t="0" r="7620" b="0"/>
            <wp:docPr id="11" name="Picture 11"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esktop:Untitled.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56980" cy="3107690"/>
                    </a:xfrm>
                    <a:prstGeom prst="rect">
                      <a:avLst/>
                    </a:prstGeom>
                    <a:noFill/>
                    <a:ln>
                      <a:noFill/>
                    </a:ln>
                  </pic:spPr>
                </pic:pic>
              </a:graphicData>
            </a:graphic>
          </wp:inline>
        </w:drawing>
      </w:r>
    </w:p>
    <w:p w14:paraId="22E83DE0" w14:textId="42522A9F" w:rsidR="009F4F2F" w:rsidRPr="00575A0D" w:rsidRDefault="009F4F2F" w:rsidP="00556277">
      <w:pPr>
        <w:spacing w:line="480" w:lineRule="auto"/>
        <w:contextualSpacing/>
        <w:rPr>
          <w:rFonts w:ascii="Times New Roman" w:hAnsi="Times New Roman" w:cs="Times New Roman"/>
          <w:sz w:val="24"/>
          <w:szCs w:val="24"/>
        </w:rPr>
      </w:pP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 xml:space="preserve">(CTT1 and </w:t>
      </w:r>
      <w:proofErr w:type="spellStart"/>
      <w:r w:rsidR="0058396D" w:rsidRPr="00575A0D">
        <w:rPr>
          <w:rFonts w:ascii="Times New Roman" w:hAnsi="Times New Roman" w:cs="Times New Roman"/>
          <w:sz w:val="18"/>
          <w:szCs w:val="18"/>
        </w:rPr>
        <w:t>CTTdelta</w:t>
      </w:r>
      <w:proofErr w:type="spellEnd"/>
      <w:r w:rsidR="0058396D" w:rsidRPr="00575A0D">
        <w:rPr>
          <w:rFonts w:ascii="Times New Roman" w:hAnsi="Times New Roman" w:cs="Times New Roman"/>
          <w:sz w:val="18"/>
          <w:szCs w:val="18"/>
        </w:rPr>
        <w:t>)</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0973A9A5" w14:textId="2CE7587A" w:rsidR="00675AC1" w:rsidRDefault="00263266" w:rsidP="00675AC1">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E10ADA">
        <w:rPr>
          <w:rFonts w:ascii="Times New Roman" w:hAnsi="Times New Roman" w:cs="Times New Roman"/>
          <w:sz w:val="24"/>
          <w:szCs w:val="24"/>
        </w:rPr>
        <w:t>4</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D53A6D">
        <w:rPr>
          <w:rFonts w:ascii="Times New Roman" w:hAnsi="Times New Roman" w:cs="Times New Roman"/>
          <w:sz w:val="24"/>
          <w:szCs w:val="24"/>
        </w:rPr>
        <w:t>4</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healthiest’ </w:t>
      </w:r>
      <w:proofErr w:type="gramStart"/>
      <w:r w:rsidR="0022487F" w:rsidRPr="00575A0D">
        <w:rPr>
          <w:rFonts w:ascii="Times New Roman" w:hAnsi="Times New Roman" w:cs="Times New Roman"/>
          <w:sz w:val="24"/>
          <w:szCs w:val="24"/>
        </w:rPr>
        <w:t>trajectory</w:t>
      </w:r>
      <w:proofErr w:type="gramEnd"/>
      <w:r w:rsidR="0022487F" w:rsidRPr="00575A0D">
        <w:rPr>
          <w:rFonts w:ascii="Times New Roman" w:hAnsi="Times New Roman" w:cs="Times New Roman"/>
          <w:sz w:val="24"/>
          <w:szCs w:val="24"/>
        </w:rPr>
        <w:t xml:space="preserve"> gro</w:t>
      </w:r>
      <w:r w:rsidR="00D66971" w:rsidRPr="00575A0D">
        <w:rPr>
          <w:rFonts w:ascii="Times New Roman" w:hAnsi="Times New Roman" w:cs="Times New Roman"/>
          <w:sz w:val="24"/>
          <w:szCs w:val="24"/>
        </w:rPr>
        <w:t xml:space="preserve">up 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p>
    <w:p w14:paraId="3475F93D" w14:textId="49382E6D" w:rsidR="00675AC1" w:rsidRDefault="00675AC1" w:rsidP="00675AC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For simple characterization of how each group changed in performance across 10 years</w:t>
      </w:r>
      <w:r w:rsidR="003E6BD6">
        <w:rPr>
          <w:rFonts w:ascii="Times New Roman" w:hAnsi="Times New Roman" w:cs="Times New Roman"/>
          <w:sz w:val="24"/>
          <w:szCs w:val="24"/>
        </w:rPr>
        <w:t>,</w:t>
      </w:r>
      <w:r>
        <w:rPr>
          <w:rFonts w:ascii="Times New Roman" w:hAnsi="Times New Roman" w:cs="Times New Roman"/>
          <w:sz w:val="24"/>
          <w:szCs w:val="24"/>
        </w:rPr>
        <w:t xml:space="preserve"> wave 1 to wave 5 we performed t-tests comparing perfor</w:t>
      </w:r>
      <w:r w:rsidR="00FD0C4F">
        <w:rPr>
          <w:rFonts w:ascii="Times New Roman" w:hAnsi="Times New Roman" w:cs="Times New Roman"/>
          <w:sz w:val="24"/>
          <w:szCs w:val="24"/>
        </w:rPr>
        <w:t>mance at wave 1 to wave 5. For i</w:t>
      </w:r>
      <w:r>
        <w:rPr>
          <w:rFonts w:ascii="Times New Roman" w:hAnsi="Times New Roman" w:cs="Times New Roman"/>
          <w:sz w:val="24"/>
          <w:szCs w:val="24"/>
        </w:rPr>
        <w:t xml:space="preserve">mmediate recall, </w:t>
      </w:r>
      <w:r w:rsidR="00181CF1">
        <w:rPr>
          <w:rFonts w:ascii="Times New Roman" w:hAnsi="Times New Roman" w:cs="Times New Roman"/>
          <w:sz w:val="24"/>
          <w:szCs w:val="24"/>
        </w:rPr>
        <w:t xml:space="preserve">the number of words recalled by </w:t>
      </w:r>
      <w:r>
        <w:rPr>
          <w:rFonts w:ascii="Times New Roman" w:hAnsi="Times New Roman" w:cs="Times New Roman"/>
          <w:sz w:val="24"/>
          <w:szCs w:val="24"/>
        </w:rPr>
        <w:t xml:space="preserve">group A did not significantly change between wave 1 </w:t>
      </w:r>
      <w:r w:rsidR="003E6BD6">
        <w:rPr>
          <w:rFonts w:ascii="Times New Roman" w:hAnsi="Times New Roman" w:cs="Times New Roman"/>
          <w:sz w:val="24"/>
          <w:szCs w:val="24"/>
        </w:rPr>
        <w:t xml:space="preserve">(M = </w:t>
      </w:r>
      <w:proofErr w:type="gramStart"/>
      <w:r w:rsidR="003E6BD6">
        <w:rPr>
          <w:rFonts w:ascii="Times New Roman" w:hAnsi="Times New Roman" w:cs="Times New Roman"/>
          <w:sz w:val="24"/>
          <w:szCs w:val="24"/>
        </w:rPr>
        <w:t>6.58 ,</w:t>
      </w:r>
      <w:proofErr w:type="gramEnd"/>
      <w:r w:rsidR="00181CF1" w:rsidRPr="00181CF1">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3E6BD6">
        <w:rPr>
          <w:rFonts w:ascii="Times New Roman" w:hAnsi="Times New Roman" w:cs="Times New Roman"/>
          <w:sz w:val="24"/>
          <w:szCs w:val="24"/>
        </w:rPr>
        <w:t xml:space="preserve">2 – 20, words recalled) </w:t>
      </w:r>
      <w:r>
        <w:rPr>
          <w:rFonts w:ascii="Times New Roman" w:hAnsi="Times New Roman" w:cs="Times New Roman"/>
          <w:sz w:val="24"/>
          <w:szCs w:val="24"/>
        </w:rPr>
        <w:t xml:space="preserve">and </w:t>
      </w:r>
      <w:r w:rsidR="003E6BD6">
        <w:rPr>
          <w:rFonts w:ascii="Times New Roman" w:hAnsi="Times New Roman" w:cs="Times New Roman"/>
          <w:sz w:val="24"/>
          <w:szCs w:val="24"/>
        </w:rPr>
        <w:t xml:space="preserve">wave </w:t>
      </w:r>
      <w:r>
        <w:rPr>
          <w:rFonts w:ascii="Times New Roman" w:hAnsi="Times New Roman" w:cs="Times New Roman"/>
          <w:sz w:val="24"/>
          <w:szCs w:val="24"/>
        </w:rPr>
        <w:t xml:space="preserve">5 </w:t>
      </w:r>
      <w:r w:rsidR="003E6BD6">
        <w:rPr>
          <w:rFonts w:ascii="Times New Roman" w:hAnsi="Times New Roman" w:cs="Times New Roman"/>
          <w:sz w:val="24"/>
          <w:szCs w:val="24"/>
        </w:rPr>
        <w:t xml:space="preserve">(M = 6.38, </w:t>
      </w:r>
      <w:r w:rsidR="00181CF1">
        <w:rPr>
          <w:rFonts w:ascii="Times New Roman" w:hAnsi="Times New Roman" w:cs="Times New Roman"/>
          <w:sz w:val="24"/>
          <w:szCs w:val="24"/>
        </w:rPr>
        <w:t xml:space="preserve">range = </w:t>
      </w:r>
      <w:r w:rsidR="003E6BD6">
        <w:rPr>
          <w:rFonts w:ascii="Times New Roman" w:hAnsi="Times New Roman" w:cs="Times New Roman"/>
          <w:sz w:val="24"/>
          <w:szCs w:val="24"/>
        </w:rPr>
        <w:t xml:space="preserve">4 – 20 words recalled) </w:t>
      </w:r>
      <w:r w:rsidRPr="00273930">
        <w:rPr>
          <w:rFonts w:ascii="Times New Roman" w:hAnsi="Times New Roman" w:cs="Times New Roman"/>
          <w:i/>
          <w:sz w:val="24"/>
          <w:szCs w:val="24"/>
        </w:rPr>
        <w:t>p</w:t>
      </w:r>
      <w:r>
        <w:rPr>
          <w:rFonts w:ascii="Times New Roman" w:hAnsi="Times New Roman" w:cs="Times New Roman"/>
          <w:sz w:val="24"/>
          <w:szCs w:val="24"/>
        </w:rPr>
        <w:t xml:space="preserve"> = 0.1604</w:t>
      </w:r>
      <w:r w:rsidR="000108C8">
        <w:rPr>
          <w:rFonts w:ascii="Times New Roman" w:hAnsi="Times New Roman" w:cs="Times New Roman"/>
          <w:sz w:val="24"/>
          <w:szCs w:val="24"/>
        </w:rPr>
        <w:t xml:space="preserve">; </w:t>
      </w:r>
      <w:r w:rsidR="00181CF1">
        <w:rPr>
          <w:rFonts w:ascii="Times New Roman" w:hAnsi="Times New Roman" w:cs="Times New Roman"/>
          <w:sz w:val="24"/>
          <w:szCs w:val="24"/>
        </w:rPr>
        <w:t xml:space="preserve">the number of words recalled increased between waves in </w:t>
      </w:r>
      <w:r w:rsidR="000108C8">
        <w:rPr>
          <w:rFonts w:ascii="Times New Roman" w:hAnsi="Times New Roman" w:cs="Times New Roman"/>
          <w:sz w:val="24"/>
          <w:szCs w:val="24"/>
        </w:rPr>
        <w:t xml:space="preserve">group B (M = 7.98 , </w:t>
      </w:r>
      <w:r w:rsidR="00181CF1">
        <w:rPr>
          <w:rFonts w:ascii="Times New Roman" w:hAnsi="Times New Roman" w:cs="Times New Roman"/>
          <w:sz w:val="24"/>
          <w:szCs w:val="24"/>
        </w:rPr>
        <w:t xml:space="preserve">range = </w:t>
      </w:r>
      <w:r w:rsidR="000108C8">
        <w:rPr>
          <w:rFonts w:ascii="Times New Roman" w:hAnsi="Times New Roman" w:cs="Times New Roman"/>
          <w:sz w:val="24"/>
          <w:szCs w:val="24"/>
        </w:rPr>
        <w:t xml:space="preserve">8 – 20, </w:t>
      </w:r>
      <w:r w:rsidR="00181CF1">
        <w:rPr>
          <w:rFonts w:ascii="Times New Roman" w:hAnsi="Times New Roman" w:cs="Times New Roman"/>
          <w:sz w:val="24"/>
          <w:szCs w:val="24"/>
        </w:rPr>
        <w:t xml:space="preserve">at wave 1 and </w:t>
      </w:r>
      <w:r w:rsidR="000108C8">
        <w:rPr>
          <w:rFonts w:ascii="Times New Roman" w:hAnsi="Times New Roman" w:cs="Times New Roman"/>
          <w:sz w:val="24"/>
          <w:szCs w:val="24"/>
        </w:rPr>
        <w:t xml:space="preserve">M = 8.21, </w:t>
      </w:r>
      <w:r w:rsidR="00181CF1">
        <w:rPr>
          <w:rFonts w:ascii="Times New Roman" w:hAnsi="Times New Roman" w:cs="Times New Roman"/>
          <w:sz w:val="24"/>
          <w:szCs w:val="24"/>
        </w:rPr>
        <w:t xml:space="preserve">range = </w:t>
      </w:r>
      <w:r w:rsidR="000108C8">
        <w:rPr>
          <w:rFonts w:ascii="Times New Roman" w:hAnsi="Times New Roman" w:cs="Times New Roman"/>
          <w:sz w:val="24"/>
          <w:szCs w:val="24"/>
        </w:rPr>
        <w:t xml:space="preserve">7 - 20 </w:t>
      </w:r>
      <w:r w:rsidR="00181CF1">
        <w:rPr>
          <w:rFonts w:ascii="Times New Roman" w:hAnsi="Times New Roman" w:cs="Times New Roman"/>
          <w:sz w:val="24"/>
          <w:szCs w:val="24"/>
        </w:rPr>
        <w:t>at wave 5</w:t>
      </w:r>
      <w:r w:rsidR="000108C8">
        <w:rPr>
          <w:rFonts w:ascii="Times New Roman" w:hAnsi="Times New Roman" w:cs="Times New Roman"/>
          <w:sz w:val="24"/>
          <w:szCs w:val="24"/>
        </w:rPr>
        <w:t xml:space="preserve">) </w:t>
      </w:r>
      <w:r w:rsidR="000108C8" w:rsidRPr="00273930">
        <w:rPr>
          <w:rFonts w:ascii="Times New Roman" w:hAnsi="Times New Roman" w:cs="Times New Roman"/>
          <w:i/>
          <w:sz w:val="24"/>
          <w:szCs w:val="24"/>
        </w:rPr>
        <w:t>p</w:t>
      </w:r>
      <w:r w:rsidR="000108C8">
        <w:rPr>
          <w:rFonts w:ascii="Times New Roman" w:hAnsi="Times New Roman" w:cs="Times New Roman"/>
          <w:sz w:val="24"/>
          <w:szCs w:val="24"/>
        </w:rPr>
        <w:t xml:space="preserve"> = </w:t>
      </w:r>
      <w:r w:rsidR="000108C8" w:rsidRPr="000108C8">
        <w:rPr>
          <w:rFonts w:ascii="Times New Roman" w:hAnsi="Times New Roman" w:cs="Times New Roman"/>
          <w:sz w:val="24"/>
          <w:szCs w:val="24"/>
        </w:rPr>
        <w:t>9.896e-08</w:t>
      </w:r>
      <w:r w:rsidR="00F425D4">
        <w:rPr>
          <w:rFonts w:ascii="Times New Roman" w:hAnsi="Times New Roman" w:cs="Times New Roman"/>
          <w:sz w:val="24"/>
          <w:szCs w:val="24"/>
        </w:rPr>
        <w:t xml:space="preserve">; </w:t>
      </w:r>
      <w:r w:rsidR="00181CF1">
        <w:rPr>
          <w:rFonts w:ascii="Times New Roman" w:hAnsi="Times New Roman" w:cs="Times New Roman"/>
          <w:sz w:val="24"/>
          <w:szCs w:val="24"/>
        </w:rPr>
        <w:t xml:space="preserve">the number of words recalled in </w:t>
      </w:r>
      <w:r w:rsidR="00F425D4">
        <w:rPr>
          <w:rFonts w:ascii="Times New Roman" w:hAnsi="Times New Roman" w:cs="Times New Roman"/>
          <w:sz w:val="24"/>
          <w:szCs w:val="24"/>
        </w:rPr>
        <w:t xml:space="preserve">group C significantly </w:t>
      </w:r>
      <w:r w:rsidR="00181CF1">
        <w:rPr>
          <w:rFonts w:ascii="Times New Roman" w:hAnsi="Times New Roman" w:cs="Times New Roman"/>
          <w:sz w:val="24"/>
          <w:szCs w:val="24"/>
        </w:rPr>
        <w:t>decreased between waves (M = 4.93, range = 2 – 17</w:t>
      </w:r>
      <w:r w:rsidR="006E63AA">
        <w:rPr>
          <w:rFonts w:ascii="Times New Roman" w:hAnsi="Times New Roman" w:cs="Times New Roman"/>
          <w:sz w:val="24"/>
          <w:szCs w:val="24"/>
        </w:rPr>
        <w:t xml:space="preserve"> at wave 1 and M = 4.24, range 0 – 16 at wave 5)</w:t>
      </w:r>
      <w:r w:rsidR="001D7900">
        <w:rPr>
          <w:rFonts w:ascii="Times New Roman" w:hAnsi="Times New Roman" w:cs="Times New Roman"/>
          <w:sz w:val="24"/>
          <w:szCs w:val="24"/>
        </w:rPr>
        <w:t xml:space="preserve"> </w:t>
      </w:r>
      <w:r w:rsidR="001D7900" w:rsidRPr="001D7900">
        <w:rPr>
          <w:rFonts w:ascii="Times New Roman" w:hAnsi="Times New Roman" w:cs="Times New Roman"/>
          <w:i/>
          <w:sz w:val="24"/>
          <w:szCs w:val="24"/>
        </w:rPr>
        <w:t xml:space="preserve">p </w:t>
      </w:r>
      <w:r w:rsidR="001D7900" w:rsidRPr="001D7900">
        <w:rPr>
          <w:rFonts w:ascii="Times New Roman" w:hAnsi="Times New Roman" w:cs="Times New Roman"/>
          <w:sz w:val="24"/>
          <w:szCs w:val="24"/>
        </w:rPr>
        <w:t>= 4.051e-10</w:t>
      </w:r>
      <w:r w:rsidR="006E63AA">
        <w:rPr>
          <w:rFonts w:ascii="Times New Roman" w:hAnsi="Times New Roman" w:cs="Times New Roman"/>
          <w:sz w:val="24"/>
          <w:szCs w:val="24"/>
        </w:rPr>
        <w:t xml:space="preserve">. </w:t>
      </w:r>
    </w:p>
    <w:p w14:paraId="022E60BC" w14:textId="522300DF" w:rsidR="00FD0C4F" w:rsidRPr="00575A0D" w:rsidRDefault="00FD0C4F" w:rsidP="00675AC1">
      <w:pPr>
        <w:spacing w:line="480" w:lineRule="auto"/>
        <w:contextualSpacing/>
        <w:rPr>
          <w:rFonts w:ascii="Times New Roman" w:hAnsi="Times New Roman" w:cs="Times New Roman"/>
          <w:sz w:val="24"/>
          <w:szCs w:val="24"/>
        </w:rPr>
        <w:sectPr w:rsidR="00FD0C4F" w:rsidRPr="00575A0D" w:rsidSect="001778FD">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ab/>
      </w:r>
      <w:r>
        <w:rPr>
          <w:rFonts w:ascii="Times New Roman" w:hAnsi="Times New Roman" w:cs="Times New Roman"/>
          <w:sz w:val="24"/>
          <w:szCs w:val="24"/>
        </w:rPr>
        <w:t xml:space="preserve">For </w:t>
      </w:r>
      <w:r>
        <w:rPr>
          <w:rFonts w:ascii="Times New Roman" w:hAnsi="Times New Roman" w:cs="Times New Roman"/>
          <w:sz w:val="24"/>
          <w:szCs w:val="24"/>
        </w:rPr>
        <w:t>delayed</w:t>
      </w:r>
      <w:r>
        <w:rPr>
          <w:rFonts w:ascii="Times New Roman" w:hAnsi="Times New Roman" w:cs="Times New Roman"/>
          <w:sz w:val="24"/>
          <w:szCs w:val="24"/>
        </w:rPr>
        <w:t xml:space="preserve"> recall, the number of words recalled by group A </w:t>
      </w:r>
      <w:r>
        <w:rPr>
          <w:rFonts w:ascii="Times New Roman" w:hAnsi="Times New Roman" w:cs="Times New Roman"/>
          <w:sz w:val="24"/>
          <w:szCs w:val="24"/>
        </w:rPr>
        <w:t>decreased</w:t>
      </w:r>
      <w:r>
        <w:rPr>
          <w:rFonts w:ascii="Times New Roman" w:hAnsi="Times New Roman" w:cs="Times New Roman"/>
          <w:sz w:val="24"/>
          <w:szCs w:val="24"/>
        </w:rPr>
        <w:t xml:space="preserve"> between wave 1 </w:t>
      </w:r>
      <w:r>
        <w:rPr>
          <w:rFonts w:ascii="Times New Roman" w:hAnsi="Times New Roman" w:cs="Times New Roman"/>
          <w:sz w:val="24"/>
          <w:szCs w:val="24"/>
        </w:rPr>
        <w:t>(M = 6.56</w:t>
      </w:r>
      <w:r>
        <w:rPr>
          <w:rFonts w:ascii="Times New Roman" w:hAnsi="Times New Roman" w:cs="Times New Roman"/>
          <w:sz w:val="24"/>
          <w:szCs w:val="24"/>
        </w:rPr>
        <w:t>,</w:t>
      </w:r>
      <w:r w:rsidRPr="00181CF1">
        <w:rPr>
          <w:rFonts w:ascii="Times New Roman" w:hAnsi="Times New Roman" w:cs="Times New Roman"/>
          <w:sz w:val="24"/>
          <w:szCs w:val="24"/>
        </w:rPr>
        <w:t xml:space="preserve"> </w:t>
      </w:r>
      <w:r>
        <w:rPr>
          <w:rFonts w:ascii="Times New Roman" w:hAnsi="Times New Roman" w:cs="Times New Roman"/>
          <w:sz w:val="24"/>
          <w:szCs w:val="24"/>
        </w:rPr>
        <w:t xml:space="preserve">range = </w:t>
      </w:r>
      <w:r>
        <w:rPr>
          <w:rFonts w:ascii="Times New Roman" w:hAnsi="Times New Roman" w:cs="Times New Roman"/>
          <w:sz w:val="24"/>
          <w:szCs w:val="24"/>
        </w:rPr>
        <w:t>1 – 1</w:t>
      </w:r>
      <w:r>
        <w:rPr>
          <w:rFonts w:ascii="Times New Roman" w:hAnsi="Times New Roman" w:cs="Times New Roman"/>
          <w:sz w:val="24"/>
          <w:szCs w:val="24"/>
        </w:rPr>
        <w:t xml:space="preserve">0, words recalled) and wave 5 </w:t>
      </w:r>
      <w:r>
        <w:rPr>
          <w:rFonts w:ascii="Times New Roman" w:hAnsi="Times New Roman" w:cs="Times New Roman"/>
          <w:sz w:val="24"/>
          <w:szCs w:val="24"/>
        </w:rPr>
        <w:t>(M = 6.38</w:t>
      </w:r>
      <w:r>
        <w:rPr>
          <w:rFonts w:ascii="Times New Roman" w:hAnsi="Times New Roman" w:cs="Times New Roman"/>
          <w:sz w:val="24"/>
          <w:szCs w:val="24"/>
        </w:rPr>
        <w:t xml:space="preserve">, range = </w:t>
      </w:r>
      <w:r>
        <w:rPr>
          <w:rFonts w:ascii="Times New Roman" w:hAnsi="Times New Roman" w:cs="Times New Roman"/>
          <w:sz w:val="24"/>
          <w:szCs w:val="24"/>
        </w:rPr>
        <w:t>0 – 1</w:t>
      </w:r>
      <w:r>
        <w:rPr>
          <w:rFonts w:ascii="Times New Roman" w:hAnsi="Times New Roman" w:cs="Times New Roman"/>
          <w:sz w:val="24"/>
          <w:szCs w:val="24"/>
        </w:rPr>
        <w:t>0 words recalled)</w:t>
      </w:r>
      <w:r>
        <w:rPr>
          <w:rFonts w:ascii="Times New Roman" w:hAnsi="Times New Roman" w:cs="Times New Roman"/>
          <w:sz w:val="24"/>
          <w:szCs w:val="24"/>
        </w:rPr>
        <w:t xml:space="preserve">, </w:t>
      </w:r>
      <w:r w:rsidRPr="00FD0C4F">
        <w:rPr>
          <w:rFonts w:ascii="Times New Roman" w:hAnsi="Times New Roman" w:cs="Times New Roman"/>
          <w:sz w:val="24"/>
          <w:szCs w:val="24"/>
          <w:highlight w:val="yellow"/>
        </w:rPr>
        <w:t xml:space="preserve">though this failed to reach a </w:t>
      </w:r>
      <w:proofErr w:type="spellStart"/>
      <w:r w:rsidRPr="00FD0C4F">
        <w:rPr>
          <w:rFonts w:ascii="Times New Roman" w:hAnsi="Times New Roman" w:cs="Times New Roman"/>
          <w:sz w:val="24"/>
          <w:szCs w:val="24"/>
          <w:highlight w:val="yellow"/>
        </w:rPr>
        <w:t>bonferoni</w:t>
      </w:r>
      <w:proofErr w:type="spellEnd"/>
      <w:r w:rsidRPr="00FD0C4F">
        <w:rPr>
          <w:rFonts w:ascii="Times New Roman" w:hAnsi="Times New Roman" w:cs="Times New Roman"/>
          <w:sz w:val="24"/>
          <w:szCs w:val="24"/>
          <w:highlight w:val="yellow"/>
        </w:rPr>
        <w:t xml:space="preserve"> corrected alpha for significance</w:t>
      </w:r>
      <w:r>
        <w:rPr>
          <w:rFonts w:ascii="Times New Roman" w:hAnsi="Times New Roman" w:cs="Times New Roman"/>
          <w:sz w:val="24"/>
          <w:szCs w:val="24"/>
        </w:rPr>
        <w:t xml:space="preserve">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FD0C4F">
        <w:rPr>
          <w:rFonts w:ascii="Times New Roman" w:hAnsi="Times New Roman" w:cs="Times New Roman"/>
          <w:sz w:val="24"/>
          <w:szCs w:val="24"/>
        </w:rPr>
        <w:t>0.02646</w:t>
      </w:r>
      <w:r>
        <w:rPr>
          <w:rFonts w:ascii="Times New Roman" w:hAnsi="Times New Roman" w:cs="Times New Roman"/>
          <w:sz w:val="24"/>
          <w:szCs w:val="24"/>
        </w:rPr>
        <w:t xml:space="preserve">; the number of words recalled increased between waves in group B (M = </w:t>
      </w:r>
      <w:proofErr w:type="gramStart"/>
      <w:r>
        <w:rPr>
          <w:rFonts w:ascii="Times New Roman" w:hAnsi="Times New Roman" w:cs="Times New Roman"/>
          <w:sz w:val="24"/>
          <w:szCs w:val="24"/>
        </w:rPr>
        <w:t>7.98 ,</w:t>
      </w:r>
      <w:proofErr w:type="gramEnd"/>
      <w:r>
        <w:rPr>
          <w:rFonts w:ascii="Times New Roman" w:hAnsi="Times New Roman" w:cs="Times New Roman"/>
          <w:sz w:val="24"/>
          <w:szCs w:val="24"/>
        </w:rPr>
        <w:t xml:space="preserve"> range = 8 – 20, at wave 1 and M = 8.21, range = 7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0108C8">
        <w:rPr>
          <w:rFonts w:ascii="Times New Roman" w:hAnsi="Times New Roman" w:cs="Times New Roman"/>
          <w:sz w:val="24"/>
          <w:szCs w:val="24"/>
        </w:rPr>
        <w:t>9.896e-08</w:t>
      </w:r>
      <w:r>
        <w:rPr>
          <w:rFonts w:ascii="Times New Roman" w:hAnsi="Times New Roman" w:cs="Times New Roman"/>
          <w:sz w:val="24"/>
          <w:szCs w:val="24"/>
        </w:rPr>
        <w:t xml:space="preserve">; the number of words recalled in group C significantly decreased between waves (M = 4.93,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4.051e-10</w:t>
      </w:r>
      <w:r>
        <w:rPr>
          <w:rFonts w:ascii="Times New Roman" w:hAnsi="Times New Roman" w:cs="Times New Roman"/>
          <w:sz w:val="24"/>
          <w:szCs w:val="24"/>
        </w:rPr>
        <w:t>.</w:t>
      </w:r>
    </w:p>
    <w:p w14:paraId="45A000DD" w14:textId="57A5446B" w:rsidR="00B6782F" w:rsidRPr="00575A0D" w:rsidRDefault="004410F2"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 xml:space="preserve"> </w:t>
      </w:r>
    </w:p>
    <w:p w14:paraId="61CD5084" w14:textId="006CAE18" w:rsidR="004410F2" w:rsidRDefault="008A458D">
      <w:pPr>
        <w:spacing w:line="480" w:lineRule="auto"/>
        <w:contextualSpacing/>
        <w:rPr>
          <w:rFonts w:ascii="Times New Roman" w:hAnsi="Times New Roman" w:cs="Times New Roman"/>
          <w:sz w:val="18"/>
          <w:szCs w:val="18"/>
        </w:rPr>
      </w:pPr>
      <w:r w:rsidRPr="00575A0D">
        <w:rPr>
          <w:rFonts w:ascii="Times New Roman" w:hAnsi="Times New Roman" w:cs="Times New Roman"/>
          <w:b/>
          <w:noProof/>
          <w:sz w:val="18"/>
          <w:szCs w:val="18"/>
          <w:lang w:val="en-US"/>
        </w:rPr>
        <w:drawing>
          <wp:anchor distT="0" distB="0" distL="114300" distR="114300" simplePos="0" relativeHeight="251662337" behindDoc="0" locked="0" layoutInCell="1" allowOverlap="1" wp14:anchorId="081FA477" wp14:editId="40F514D7">
            <wp:simplePos x="0" y="0"/>
            <wp:positionH relativeFrom="margin">
              <wp:posOffset>2540</wp:posOffset>
            </wp:positionH>
            <wp:positionV relativeFrom="margin">
              <wp:posOffset>0</wp:posOffset>
            </wp:positionV>
            <wp:extent cx="5727065" cy="3205480"/>
            <wp:effectExtent l="0" t="0" r="0" b="0"/>
            <wp:wrapSquare wrapText="bothSides"/>
            <wp:docPr id="16" name="Picture 16" descr="Macintosh HD:Users:rebeccahirst:Documents:TILDA_post_doc:Cognitive_function_paper:updated_analysis:Figures:traject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ocuments:TILDA_post_doc:Cognitive_function_paper:updated_analysis:Figures:trajectorie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065" cy="3205480"/>
                    </a:xfrm>
                    <a:prstGeom prst="rect">
                      <a:avLst/>
                    </a:prstGeom>
                    <a:noFill/>
                    <a:ln>
                      <a:noFill/>
                    </a:ln>
                  </pic:spPr>
                </pic:pic>
              </a:graphicData>
            </a:graphic>
          </wp:anchor>
        </w:drawing>
      </w:r>
      <w:r w:rsidR="00C438F5" w:rsidRPr="00575A0D">
        <w:rPr>
          <w:rFonts w:ascii="Times New Roman" w:hAnsi="Times New Roman" w:cs="Times New Roman"/>
          <w:b/>
          <w:sz w:val="18"/>
          <w:szCs w:val="18"/>
        </w:rPr>
        <w:t>Figure 5</w:t>
      </w:r>
      <w:r w:rsidRPr="00575A0D">
        <w:rPr>
          <w:rFonts w:ascii="Times New Roman" w:hAnsi="Times New Roman" w:cs="Times New Roman"/>
          <w:b/>
          <w:sz w:val="18"/>
          <w:szCs w:val="18"/>
        </w:rPr>
        <w:t>.</w:t>
      </w:r>
      <w:r w:rsidRPr="00575A0D">
        <w:rPr>
          <w:rFonts w:ascii="Times New Roman" w:hAnsi="Times New Roman" w:cs="Times New Roman"/>
          <w:sz w:val="18"/>
          <w:szCs w:val="18"/>
        </w:rPr>
        <w:t xml:space="preserve"> Cluster trajectory groups for measures of immediate recall, delayed recall and verbal fluency</w:t>
      </w:r>
      <w:r w:rsidR="007F2CB0" w:rsidRPr="00575A0D">
        <w:rPr>
          <w:rFonts w:ascii="Times New Roman" w:hAnsi="Times New Roman" w:cs="Times New Roman"/>
          <w:sz w:val="18"/>
          <w:szCs w:val="18"/>
        </w:rPr>
        <w:t xml:space="preserve"> and sample percentage falling into each group. </w:t>
      </w:r>
      <w:r w:rsidR="00405BBC" w:rsidRPr="00575A0D">
        <w:rPr>
          <w:rFonts w:ascii="Times New Roman" w:hAnsi="Times New Roman" w:cs="Times New Roman"/>
          <w:sz w:val="18"/>
          <w:szCs w:val="18"/>
        </w:rPr>
        <w:t xml:space="preserve">Groups were automatically labelled as “A”, “B” and “C” reflecting the sample percentage falling into each group (“A” being the largest group and C being the smallest).  </w:t>
      </w:r>
      <w:r w:rsidR="007F2CB0" w:rsidRPr="00575A0D">
        <w:rPr>
          <w:rFonts w:ascii="Times New Roman" w:hAnsi="Times New Roman" w:cs="Times New Roman"/>
          <w:sz w:val="18"/>
          <w:szCs w:val="18"/>
        </w:rPr>
        <w:t xml:space="preserve">Note that different participants can be allocated to different groups depending </w:t>
      </w:r>
      <w:r w:rsidR="00D92EFA" w:rsidRPr="00575A0D">
        <w:rPr>
          <w:rFonts w:ascii="Times New Roman" w:hAnsi="Times New Roman" w:cs="Times New Roman"/>
          <w:sz w:val="18"/>
          <w:szCs w:val="18"/>
        </w:rPr>
        <w:t>on measure</w:t>
      </w:r>
      <w:r w:rsidR="00633545" w:rsidRPr="00575A0D">
        <w:rPr>
          <w:rFonts w:ascii="Times New Roman" w:hAnsi="Times New Roman" w:cs="Times New Roman"/>
          <w:sz w:val="18"/>
          <w:szCs w:val="18"/>
        </w:rPr>
        <w:t xml:space="preserve"> (i.e. an individual belonging to group A for immediate recall, does not necessarily belong to group A in delayed recall and verbal fluency)</w:t>
      </w:r>
      <w:r w:rsidR="00D92EFA" w:rsidRPr="00575A0D">
        <w:rPr>
          <w:rFonts w:ascii="Times New Roman" w:hAnsi="Times New Roman" w:cs="Times New Roman"/>
          <w:sz w:val="18"/>
          <w:szCs w:val="18"/>
        </w:rPr>
        <w:t>.</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7C1C0756"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2F5B16" w:rsidRPr="002F5B16">
        <w:rPr>
          <w:rFonts w:ascii="Times New Roman" w:hAnsi="Times New Roman" w:cs="Times New Roman"/>
          <w:sz w:val="24"/>
          <w:szCs w:val="24"/>
        </w:rPr>
        <w:t>91.489</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2149C3">
        <w:rPr>
          <w:rFonts w:ascii="Times New Roman" w:hAnsi="Times New Roman" w:cs="Times New Roman"/>
          <w:sz w:val="24"/>
          <w:szCs w:val="24"/>
        </w:rPr>
        <w:t>6</w:t>
      </w:r>
      <w:r w:rsidR="00C438F5" w:rsidRPr="00575A0D">
        <w:rPr>
          <w:rFonts w:ascii="Times New Roman" w:hAnsi="Times New Roman" w:cs="Times New Roman"/>
          <w:sz w:val="24"/>
          <w:szCs w:val="24"/>
        </w:rPr>
        <w:t xml:space="preserve">a </w:t>
      </w:r>
      <w:r w:rsidRPr="00575A0D">
        <w:rPr>
          <w:rFonts w:ascii="Times New Roman" w:hAnsi="Times New Roman" w:cs="Times New Roman"/>
          <w:sz w:val="24"/>
          <w:szCs w:val="24"/>
        </w:rPr>
        <w:t>Groups “A” and “C” had lower accuracy relative to the most cognitively healt</w:t>
      </w:r>
      <w:r w:rsidR="00C438F5" w:rsidRPr="00575A0D">
        <w:rPr>
          <w:rFonts w:ascii="Times New Roman" w:hAnsi="Times New Roman" w:cs="Times New Roman"/>
          <w:sz w:val="24"/>
          <w:szCs w:val="24"/>
        </w:rPr>
        <w:t>hy group (group B)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his pattern was most evident in the least cognitively healthy group (group C).</w:t>
      </w:r>
    </w:p>
    <w:p w14:paraId="6E09FF9E" w14:textId="2B130662"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bookmarkStart w:id="30" w:name="_GoBack"/>
      <w:bookmarkEnd w:id="30"/>
      <w:r w:rsidRPr="00575A0D">
        <w:rPr>
          <w:rFonts w:ascii="Times New Roman" w:hAnsi="Times New Roman" w:cs="Times New Roman"/>
          <w:sz w:val="24"/>
          <w:szCs w:val="24"/>
        </w:rPr>
        <w:t xml:space="preserve">). Similar to immediate recall, groups A and C had lower accuracy relative to the most cognitively healthy group (group B) and this was most pronounced at longer SOAs (Figure 6b). </w:t>
      </w:r>
    </w:p>
    <w:p w14:paraId="20ED0596" w14:textId="645146DE"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5A51E5" w:rsidRPr="00575A0D">
        <w:rPr>
          <w:rFonts w:ascii="Times New Roman" w:hAnsi="Times New Roman" w:cs="Times New Roman"/>
          <w:sz w:val="24"/>
          <w:szCs w:val="24"/>
        </w:rPr>
        <w:t>89.198,</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 xml:space="preserve">Those scoring </w:t>
      </w:r>
      <w:r w:rsidR="002658CF" w:rsidRPr="00575A0D">
        <w:rPr>
          <w:rFonts w:ascii="Times New Roman" w:hAnsi="Times New Roman" w:cs="Times New Roman"/>
          <w:sz w:val="24"/>
          <w:szCs w:val="24"/>
        </w:rPr>
        <w:lastRenderedPageBreak/>
        <w:t>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relative to the most cognitively healt</w:t>
      </w:r>
      <w:r w:rsidR="002658CF" w:rsidRPr="00575A0D">
        <w:rPr>
          <w:rFonts w:ascii="Times New Roman" w:hAnsi="Times New Roman" w:cs="Times New Roman"/>
          <w:sz w:val="24"/>
          <w:szCs w:val="24"/>
        </w:rPr>
        <w:t>hy 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6c</w:t>
      </w:r>
      <w:r w:rsidRPr="00575A0D">
        <w:rPr>
          <w:rFonts w:ascii="Times New Roman" w:hAnsi="Times New Roman" w:cs="Times New Roman"/>
          <w:sz w:val="24"/>
          <w:szCs w:val="24"/>
        </w:rPr>
        <w:t xml:space="preserve">). </w:t>
      </w:r>
    </w:p>
    <w:p w14:paraId="26D61EF9" w14:textId="77777777" w:rsidR="00330A38" w:rsidRPr="00575A0D" w:rsidRDefault="00330A38" w:rsidP="007961D8">
      <w:pPr>
        <w:spacing w:line="480" w:lineRule="auto"/>
        <w:contextualSpacing/>
        <w:rPr>
          <w:rFonts w:ascii="Times New Roman" w:hAnsi="Times New Roman" w:cs="Times New Roman"/>
          <w:sz w:val="24"/>
          <w:szCs w:val="24"/>
        </w:rPr>
      </w:pPr>
    </w:p>
    <w:p w14:paraId="35487F6F" w14:textId="77777777" w:rsidR="007961D8" w:rsidRPr="00575A0D" w:rsidRDefault="007961D8" w:rsidP="00F0447F">
      <w:pPr>
        <w:spacing w:line="480" w:lineRule="auto"/>
        <w:contextualSpacing/>
        <w:rPr>
          <w:rFonts w:ascii="Times New Roman" w:hAnsi="Times New Roman" w:cs="Times New Roman"/>
          <w:sz w:val="24"/>
          <w:szCs w:val="24"/>
        </w:rPr>
      </w:pPr>
    </w:p>
    <w:p w14:paraId="7AB143C8" w14:textId="77777777" w:rsidR="00C90599" w:rsidRPr="00575A0D" w:rsidRDefault="00C90599" w:rsidP="00F0447F">
      <w:pPr>
        <w:spacing w:line="480" w:lineRule="auto"/>
        <w:contextualSpacing/>
        <w:rPr>
          <w:rFonts w:ascii="Times New Roman" w:hAnsi="Times New Roman" w:cs="Times New Roman"/>
          <w:sz w:val="24"/>
          <w:szCs w:val="24"/>
        </w:rPr>
      </w:pPr>
    </w:p>
    <w:p w14:paraId="263040C1" w14:textId="77777777" w:rsidR="004D7DB1" w:rsidRPr="00575A0D" w:rsidRDefault="004D7DB1" w:rsidP="00CD023A">
      <w:pPr>
        <w:spacing w:line="480" w:lineRule="auto"/>
        <w:contextualSpacing/>
        <w:rPr>
          <w:rFonts w:ascii="Times New Roman" w:hAnsi="Times New Roman" w:cs="Times New Roman"/>
          <w:sz w:val="24"/>
          <w:szCs w:val="24"/>
        </w:rPr>
        <w:sectPr w:rsidR="004D7DB1" w:rsidRPr="00575A0D" w:rsidSect="001778FD">
          <w:pgSz w:w="11906" w:h="16838"/>
          <w:pgMar w:top="1440" w:right="1440" w:bottom="1440" w:left="1440" w:header="708" w:footer="708" w:gutter="0"/>
          <w:lnNumType w:countBy="1"/>
          <w:cols w:space="708"/>
          <w:docGrid w:linePitch="360"/>
        </w:sectPr>
      </w:pPr>
    </w:p>
    <w:p w14:paraId="4F99FB77" w14:textId="25C900DF" w:rsidR="00C90599" w:rsidRPr="00575A0D" w:rsidRDefault="00C90599" w:rsidP="00CD023A">
      <w:pPr>
        <w:spacing w:line="480" w:lineRule="auto"/>
        <w:contextualSpacing/>
        <w:rPr>
          <w:rFonts w:ascii="Times New Roman" w:hAnsi="Times New Roman" w:cs="Times New Roman"/>
          <w:sz w:val="24"/>
          <w:szCs w:val="24"/>
        </w:rPr>
      </w:pPr>
    </w:p>
    <w:p w14:paraId="30136E88" w14:textId="4CA6B468" w:rsidR="004D7DB1" w:rsidRPr="00575A0D" w:rsidRDefault="002D32CA" w:rsidP="00CD023A">
      <w:pPr>
        <w:spacing w:line="480" w:lineRule="auto"/>
        <w:contextualSpacing/>
        <w:rPr>
          <w:rFonts w:ascii="Times New Roman" w:hAnsi="Times New Roman" w:cs="Times New Roman"/>
          <w:sz w:val="24"/>
          <w:szCs w:val="24"/>
        </w:rPr>
      </w:pPr>
      <w:r w:rsidRPr="00575A0D">
        <w:rPr>
          <w:rFonts w:ascii="Times New Roman" w:hAnsi="Times New Roman" w:cs="Times New Roman"/>
          <w:noProof/>
          <w:sz w:val="24"/>
          <w:szCs w:val="24"/>
          <w:lang w:val="en-US"/>
        </w:rPr>
        <w:drawing>
          <wp:inline distT="0" distB="0" distL="0" distR="0" wp14:anchorId="6FF0B49B" wp14:editId="4871B12C">
            <wp:extent cx="8849360" cy="2867025"/>
            <wp:effectExtent l="0" t="0" r="0" b="3175"/>
            <wp:docPr id="12" name="Picture 12"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esktop:Untitle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49360" cy="2867025"/>
                    </a:xfrm>
                    <a:prstGeom prst="rect">
                      <a:avLst/>
                    </a:prstGeom>
                    <a:noFill/>
                    <a:ln>
                      <a:noFill/>
                    </a:ln>
                  </pic:spPr>
                </pic:pic>
              </a:graphicData>
            </a:graphic>
          </wp:inline>
        </w:drawing>
      </w:r>
    </w:p>
    <w:p w14:paraId="28546DDE" w14:textId="25229664" w:rsidR="004710DA" w:rsidRPr="00575A0D" w:rsidRDefault="00C438F5" w:rsidP="00CD023A">
      <w:pPr>
        <w:spacing w:line="480" w:lineRule="auto"/>
        <w:contextualSpacing/>
        <w:rPr>
          <w:rFonts w:ascii="Times New Roman" w:hAnsi="Times New Roman" w:cs="Times New Roman"/>
          <w:sz w:val="18"/>
          <w:szCs w:val="18"/>
        </w:rPr>
        <w:sectPr w:rsidR="004710DA" w:rsidRPr="00575A0D" w:rsidSect="00EE0199">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6</w:t>
      </w:r>
      <w:r w:rsidR="004710DA" w:rsidRPr="00575A0D">
        <w:rPr>
          <w:rFonts w:ascii="Times New Roman" w:hAnsi="Times New Roman" w:cs="Times New Roman"/>
          <w:b/>
          <w:sz w:val="18"/>
          <w:szCs w:val="18"/>
        </w:rPr>
        <w:t>.</w:t>
      </w:r>
      <w:r w:rsidR="004710DA" w:rsidRPr="00575A0D">
        <w:rPr>
          <w:rFonts w:ascii="Times New Roman" w:hAnsi="Times New Roman" w:cs="Times New Roman"/>
          <w:sz w:val="18"/>
          <w:szCs w:val="18"/>
        </w:rPr>
        <w:t xml:space="preserve"> Results of</w:t>
      </w:r>
      <w:r w:rsidR="000E1FBB">
        <w:rPr>
          <w:rFonts w:ascii="Times New Roman" w:hAnsi="Times New Roman" w:cs="Times New Roman"/>
          <w:sz w:val="18"/>
          <w:szCs w:val="18"/>
        </w:rPr>
        <w:t xml:space="preserve"> the</w:t>
      </w:r>
      <w:r w:rsidR="004710DA" w:rsidRPr="00575A0D">
        <w:rPr>
          <w:rFonts w:ascii="Times New Roman" w:hAnsi="Times New Roman" w:cs="Times New Roman"/>
          <w:sz w:val="18"/>
          <w:szCs w:val="18"/>
        </w:rPr>
        <w:t xml:space="preserve"> logistic mixed effects models with the factor of longitudinal </w:t>
      </w:r>
      <w:ins w:id="31" w:author="Fiona Newell" w:date="2021-06-09T18:17:00Z">
        <w:r w:rsidR="000E1FBB">
          <w:rPr>
            <w:rFonts w:ascii="Times New Roman" w:hAnsi="Times New Roman" w:cs="Times New Roman"/>
            <w:sz w:val="18"/>
            <w:szCs w:val="18"/>
          </w:rPr>
          <w:t>‘</w:t>
        </w:r>
      </w:ins>
      <w:r w:rsidR="006861FA" w:rsidRPr="00575A0D">
        <w:rPr>
          <w:rFonts w:ascii="Times New Roman" w:hAnsi="Times New Roman" w:cs="Times New Roman"/>
          <w:sz w:val="18"/>
          <w:szCs w:val="18"/>
        </w:rPr>
        <w:t>cognitive trajectory group</w:t>
      </w:r>
      <w:ins w:id="32" w:author="Fiona Newell" w:date="2021-06-09T18:17:00Z">
        <w:r w:rsidR="000E1FBB">
          <w:rPr>
            <w:rFonts w:ascii="Times New Roman" w:hAnsi="Times New Roman" w:cs="Times New Roman"/>
            <w:sz w:val="18"/>
            <w:szCs w:val="18"/>
          </w:rPr>
          <w:t>’</w:t>
        </w:r>
      </w:ins>
      <w:r w:rsidR="004710DA" w:rsidRPr="00575A0D">
        <w:rPr>
          <w:rFonts w:ascii="Times New Roman" w:hAnsi="Times New Roman" w:cs="Times New Roman"/>
          <w:sz w:val="18"/>
          <w:szCs w:val="18"/>
        </w:rPr>
        <w:t xml:space="preserve"> as a predictor.</w:t>
      </w:r>
      <w:r w:rsidR="00A53FA0" w:rsidRPr="00575A0D">
        <w:rPr>
          <w:rFonts w:ascii="Times New Roman" w:hAnsi="Times New Roman" w:cs="Times New Roman"/>
          <w:sz w:val="18"/>
          <w:szCs w:val="18"/>
        </w:rPr>
        <w:t xml:space="preserve"> Across models the interaction between trajectory group and SOA was significant, with those in the less healthy trajectory groups scoring less accurately</w:t>
      </w:r>
      <w:r w:rsidR="000E1FBB">
        <w:rPr>
          <w:rFonts w:ascii="Times New Roman" w:hAnsi="Times New Roman" w:cs="Times New Roman"/>
          <w:sz w:val="18"/>
          <w:szCs w:val="18"/>
        </w:rPr>
        <w:t xml:space="preserve"> (i.e. greater susceptibility)</w:t>
      </w:r>
      <w:r w:rsidR="00A53FA0" w:rsidRPr="00575A0D">
        <w:rPr>
          <w:rFonts w:ascii="Times New Roman" w:hAnsi="Times New Roman" w:cs="Times New Roman"/>
          <w:sz w:val="18"/>
          <w:szCs w:val="18"/>
        </w:rPr>
        <w:t xml:space="preserve"> on</w:t>
      </w:r>
      <w:r w:rsidR="000E1FBB">
        <w:rPr>
          <w:rFonts w:ascii="Times New Roman" w:hAnsi="Times New Roman" w:cs="Times New Roman"/>
          <w:sz w:val="18"/>
          <w:szCs w:val="18"/>
        </w:rPr>
        <w:t xml:space="preserve"> the</w:t>
      </w:r>
      <w:r w:rsidR="00A53FA0" w:rsidRPr="00575A0D">
        <w:rPr>
          <w:rFonts w:ascii="Times New Roman" w:hAnsi="Times New Roman" w:cs="Times New Roman"/>
          <w:sz w:val="18"/>
          <w:szCs w:val="18"/>
        </w:rPr>
        <w:t xml:space="preserve"> illusory SIFI conditions. </w:t>
      </w: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37D590A2"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w:t>
      </w:r>
      <w:proofErr w:type="spellStart"/>
      <w:r w:rsidRPr="00575A0D">
        <w:rPr>
          <w:rFonts w:ascii="Times New Roman" w:hAnsi="Times New Roman" w:cs="Times New Roman"/>
          <w:sz w:val="24"/>
          <w:szCs w:val="24"/>
        </w:rPr>
        <w:t>sectionally</w:t>
      </w:r>
      <w:proofErr w:type="spellEnd"/>
      <w:r w:rsidRPr="00575A0D">
        <w:rPr>
          <w:rFonts w:ascii="Times New Roman" w:hAnsi="Times New Roman" w:cs="Times New Roman"/>
          <w:sz w:val="24"/>
          <w:szCs w:val="24"/>
        </w:rPr>
        <w:t>,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but one of our considered measures of cognitive function. Those with slower motor and cognitive response times, 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Test and who made more errors of omission on the SART were all more susceptible to the SIFI at longer SOAs. </w:t>
      </w:r>
      <w:r w:rsidR="00BC19DC">
        <w:rPr>
          <w:rFonts w:ascii="Times New Roman" w:hAnsi="Times New Roman" w:cs="Times New Roman"/>
          <w:sz w:val="24"/>
          <w:szCs w:val="24"/>
        </w:rPr>
        <w:t>In contrast, e</w:t>
      </w:r>
      <w:r w:rsidRPr="00575A0D">
        <w:rPr>
          <w:rFonts w:ascii="Times New Roman" w:hAnsi="Times New Roman" w:cs="Times New Roman"/>
          <w:sz w:val="24"/>
          <w:szCs w:val="24"/>
        </w:rPr>
        <w:t xml:space="preserve">rrors of commission on the SART (pressing a key in response to stimuli not requiring a response) were not </w:t>
      </w:r>
      <w:r w:rsidR="000E598E" w:rsidRPr="00575A0D">
        <w:rPr>
          <w:rFonts w:ascii="Times New Roman" w:hAnsi="Times New Roman" w:cs="Times New Roman"/>
          <w:sz w:val="24"/>
          <w:szCs w:val="24"/>
        </w:rPr>
        <w:t xml:space="preserve">significantly </w:t>
      </w:r>
      <w:r w:rsidRPr="00575A0D">
        <w:rPr>
          <w:rFonts w:ascii="Times New Roman" w:hAnsi="Times New Roman" w:cs="Times New Roman"/>
          <w:sz w:val="24"/>
          <w:szCs w:val="24"/>
        </w:rPr>
        <w:t>associated with SIFI</w:t>
      </w:r>
      <w:r w:rsidR="00BC19DC">
        <w:rPr>
          <w:rFonts w:ascii="Times New Roman" w:hAnsi="Times New Roman" w:cs="Times New Roman"/>
          <w:sz w:val="24"/>
          <w:szCs w:val="24"/>
        </w:rPr>
        <w:t xml:space="preserve"> susceptibility</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Longitudinally, trajectories of immediate recall, delayed recall and animal naming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42F4ECD8" w14:textId="53AFF8E4" w:rsidR="00036992" w:rsidRPr="00575A0D" w:rsidRDefault="00545E97"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Several</w:t>
      </w:r>
      <w:r w:rsidR="00036992" w:rsidRPr="00575A0D">
        <w:rPr>
          <w:rFonts w:ascii="Times New Roman" w:hAnsi="Times New Roman" w:cs="Times New Roman"/>
          <w:sz w:val="24"/>
          <w:szCs w:val="24"/>
        </w:rPr>
        <w:t xml:space="preserve"> </w:t>
      </w:r>
      <w:r>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 SIFI</w:t>
      </w:r>
      <w:r w:rsidR="00036992" w:rsidRPr="00575A0D">
        <w:rPr>
          <w:rFonts w:ascii="Times New Roman" w:hAnsi="Times New Roman" w:cs="Times New Roman"/>
          <w:sz w:val="24"/>
          <w:szCs w:val="24"/>
        </w:rPr>
        <w:t xml:space="preserve"> inf</w:t>
      </w:r>
      <w:r w:rsidR="004825B2">
        <w:rPr>
          <w:rFonts w:ascii="Times New Roman" w:hAnsi="Times New Roman" w:cs="Times New Roman"/>
          <w:sz w:val="24"/>
          <w:szCs w:val="24"/>
        </w:rPr>
        <w:t>luenced illusion susceptibility</w:t>
      </w:r>
      <w:r w:rsidR="00B569D2">
        <w:rPr>
          <w:rFonts w:ascii="Times New Roman" w:hAnsi="Times New Roman" w:cs="Times New Roman"/>
          <w:sz w:val="24"/>
          <w:szCs w:val="24"/>
        </w:rPr>
        <w:t xml:space="preserve">; performing a </w:t>
      </w:r>
      <w:r w:rsidR="00B569D2">
        <w:rPr>
          <w:rFonts w:ascii="Times New Roman" w:hAnsi="Times New Roman" w:cs="Times New Roman"/>
          <w:sz w:val="24"/>
          <w:szCs w:val="24"/>
        </w:rPr>
        <w:lastRenderedPageBreak/>
        <w:t xml:space="preserve">visual go-no/go task decreased illusion rate whilst auditory go-no/go task increased illusion rate, which </w:t>
      </w:r>
      <w:proofErr w:type="spellStart"/>
      <w:r w:rsidR="00B569D2">
        <w:rPr>
          <w:rFonts w:ascii="Times New Roman" w:hAnsi="Times New Roman" w:cs="Times New Roman"/>
          <w:sz w:val="24"/>
          <w:szCs w:val="24"/>
        </w:rPr>
        <w:t>DeLoss</w:t>
      </w:r>
      <w:proofErr w:type="spellEnd"/>
      <w:r w:rsidR="00B569D2">
        <w:rPr>
          <w:rFonts w:ascii="Times New Roman" w:hAnsi="Times New Roman" w:cs="Times New Roman"/>
          <w:sz w:val="24"/>
          <w:szCs w:val="24"/>
        </w:rPr>
        <w:t xml:space="preserve"> et al. interpret in the framework of </w:t>
      </w:r>
      <w:proofErr w:type="spellStart"/>
      <w:r w:rsidR="00B569D2">
        <w:rPr>
          <w:rFonts w:ascii="Times New Roman" w:hAnsi="Times New Roman" w:cs="Times New Roman"/>
          <w:sz w:val="24"/>
          <w:szCs w:val="24"/>
        </w:rPr>
        <w:t>attentional</w:t>
      </w:r>
      <w:proofErr w:type="spellEnd"/>
      <w:r w:rsidR="00B569D2">
        <w:rPr>
          <w:rFonts w:ascii="Times New Roman" w:hAnsi="Times New Roman" w:cs="Times New Roman"/>
          <w:sz w:val="24"/>
          <w:szCs w:val="24"/>
        </w:rPr>
        <w:t xml:space="preserve"> biasing.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036992" w:rsidRPr="00575A0D">
        <w:rPr>
          <w:rFonts w:ascii="Times New Roman" w:hAnsi="Times New Roman" w:cs="Times New Roman"/>
          <w:sz w:val="24"/>
          <w:szCs w:val="24"/>
        </w:rPr>
        <w:t>.</w:t>
      </w:r>
      <w:r w:rsidR="003D2BFA">
        <w:rPr>
          <w:rFonts w:ascii="Times New Roman" w:hAnsi="Times New Roman" w:cs="Times New Roman"/>
          <w:sz w:val="24"/>
          <w:szCs w:val="24"/>
        </w:rPr>
        <w:t xml:space="preserve"> </w:t>
      </w:r>
      <w:proofErr w:type="spellStart"/>
      <w:r w:rsidR="005C7FD5">
        <w:rPr>
          <w:rFonts w:ascii="Times New Roman" w:hAnsi="Times New Roman" w:cs="Times New Roman"/>
          <w:sz w:val="24"/>
          <w:szCs w:val="24"/>
        </w:rPr>
        <w:t>DeLoss</w:t>
      </w:r>
      <w:proofErr w:type="spellEnd"/>
      <w:r w:rsidR="005C7FD5">
        <w:rPr>
          <w:rFonts w:ascii="Times New Roman" w:hAnsi="Times New Roman" w:cs="Times New Roman"/>
          <w:sz w:val="24"/>
          <w:szCs w:val="24"/>
        </w:rPr>
        <w:t xml:space="preserve"> et al. therefore 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r w:rsidR="0034257A">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 xml:space="preserve">When considering the conclusions of </w:t>
      </w:r>
      <w:proofErr w:type="spellStart"/>
      <w:r w:rsidR="00F6478B">
        <w:rPr>
          <w:rFonts w:ascii="Times New Roman" w:hAnsi="Times New Roman" w:cs="Times New Roman"/>
          <w:sz w:val="24"/>
          <w:szCs w:val="24"/>
        </w:rPr>
        <w:t>DeLoss</w:t>
      </w:r>
      <w:proofErr w:type="spellEnd"/>
      <w:r w:rsidR="00F6478B">
        <w:rPr>
          <w:rFonts w:ascii="Times New Roman" w:hAnsi="Times New Roman" w:cs="Times New Roman"/>
          <w:sz w:val="24"/>
          <w:szCs w:val="24"/>
        </w:rPr>
        <w:t xml:space="preserve">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 xml:space="preserve">although cognitive functions were related to SIFI,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06130228"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 xml:space="preserve">It is possible that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BA5747">
        <w:rPr>
          <w:rFonts w:ascii="Times New Roman" w:hAnsi="Times New Roman" w:cs="Times New Roman"/>
          <w:sz w:val="24"/>
          <w:szCs w:val="24"/>
        </w:rPr>
        <w:t xml:space="preserve">Existing literature has identified the </w:t>
      </w:r>
      <w:r w:rsidR="00222010">
        <w:rPr>
          <w:rFonts w:ascii="Times New Roman" w:hAnsi="Times New Roman" w:cs="Times New Roman"/>
          <w:sz w:val="24"/>
          <w:szCs w:val="24"/>
        </w:rPr>
        <w:t>pre</w:t>
      </w:r>
      <w:r w:rsidR="00BA5747">
        <w:rPr>
          <w:rFonts w:ascii="Times New Roman" w:hAnsi="Times New Roman" w:cs="Times New Roman"/>
          <w:sz w:val="24"/>
          <w:szCs w:val="24"/>
        </w:rPr>
        <w:t>frontal cortex 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w:t>
      </w:r>
      <w:proofErr w:type="spellStart"/>
      <w:r w:rsidR="00743503" w:rsidRPr="00575A0D">
        <w:rPr>
          <w:rFonts w:ascii="Times New Roman" w:hAnsi="Times New Roman" w:cs="Times New Roman"/>
          <w:sz w:val="24"/>
          <w:szCs w:val="24"/>
        </w:rPr>
        <w:t>Gyrus</w:t>
      </w:r>
      <w:proofErr w:type="spellEnd"/>
      <w:r w:rsidR="00743503" w:rsidRPr="00575A0D">
        <w:rPr>
          <w:rFonts w:ascii="Times New Roman" w:hAnsi="Times New Roman" w:cs="Times New Roman"/>
          <w:sz w:val="24"/>
          <w:szCs w:val="24"/>
        </w:rPr>
        <w:t xml:space="preserve">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ageing, as </w:t>
      </w:r>
      <w:proofErr w:type="gramStart"/>
      <w:r w:rsidR="00743503" w:rsidRPr="00575A0D">
        <w:rPr>
          <w:rFonts w:ascii="Times New Roman" w:hAnsi="Times New Roman" w:cs="Times New Roman"/>
          <w:sz w:val="24"/>
          <w:szCs w:val="24"/>
        </w:rPr>
        <w:t>such,</w:t>
      </w:r>
      <w:proofErr w:type="gramEnd"/>
      <w:r w:rsidR="00743503" w:rsidRPr="00575A0D">
        <w:rPr>
          <w:rFonts w:ascii="Times New Roman" w:hAnsi="Times New Roman" w:cs="Times New Roman"/>
          <w:sz w:val="24"/>
          <w:szCs w:val="24"/>
        </w:rPr>
        <w:t xml:space="preserve"> it is possible that deterioration of a ‘domain general’ mechanism accounts for performance across several perceptual-cognitive tasks. Whilst it might be tempting to consider directional interpretation in terms of whether multisensory perception predicts cognition or vice versa, we cannot currently draw such conclusions from the </w:t>
      </w:r>
      <w:r w:rsidR="00743503" w:rsidRPr="00575A0D">
        <w:rPr>
          <w:rFonts w:ascii="Times New Roman" w:hAnsi="Times New Roman" w:cs="Times New Roman"/>
          <w:sz w:val="24"/>
          <w:szCs w:val="24"/>
        </w:rPr>
        <w:lastRenderedPageBreak/>
        <w:t xml:space="preserve">available data, but it is likely that with future waves of TILDA data collection, such analyses will be possible.  </w:t>
      </w:r>
      <w:r w:rsidR="008A2D9D">
        <w:rPr>
          <w:rFonts w:ascii="Times New Roman" w:hAnsi="Times New Roman" w:cs="Times New Roman"/>
          <w:sz w:val="24"/>
          <w:szCs w:val="24"/>
        </w:rPr>
        <w:t>Interestingly, d</w:t>
      </w:r>
      <w:r w:rsidR="008A2D9D" w:rsidRPr="00575A0D">
        <w:rPr>
          <w:rFonts w:ascii="Times New Roman" w:hAnsi="Times New Roman" w:cs="Times New Roman"/>
          <w:sz w:val="24"/>
          <w:szCs w:val="24"/>
        </w:rPr>
        <w:t>espite support for global links to cognition there was one measure that did not reach significance in this study</w:t>
      </w:r>
      <w:proofErr w:type="gramStart"/>
      <w:r w:rsidR="008A2D9D" w:rsidRPr="00575A0D">
        <w:rPr>
          <w:rFonts w:ascii="Times New Roman" w:hAnsi="Times New Roman" w:cs="Times New Roman"/>
          <w:sz w:val="24"/>
          <w:szCs w:val="24"/>
        </w:rPr>
        <w:t>;</w:t>
      </w:r>
      <w:proofErr w:type="gramEnd"/>
      <w:r w:rsidR="008A2D9D" w:rsidRPr="00575A0D">
        <w:rPr>
          <w:rFonts w:ascii="Times New Roman" w:hAnsi="Times New Roman" w:cs="Times New Roman"/>
          <w:sz w:val="24"/>
          <w:szCs w:val="24"/>
        </w:rPr>
        <w:t xml:space="preserve"> errors of commission on the SART (pressing a key when </w:t>
      </w:r>
      <w:r w:rsidR="008A2D9D">
        <w:rPr>
          <w:rFonts w:ascii="Times New Roman" w:hAnsi="Times New Roman" w:cs="Times New Roman"/>
          <w:sz w:val="24"/>
          <w:szCs w:val="24"/>
        </w:rPr>
        <w:t>instructed to withhold a response</w:t>
      </w:r>
      <w:r w:rsidR="008A2D9D" w:rsidRPr="00575A0D">
        <w:rPr>
          <w:rFonts w:ascii="Times New Roman" w:hAnsi="Times New Roman" w:cs="Times New Roman"/>
          <w:sz w:val="24"/>
          <w:szCs w:val="24"/>
        </w:rPr>
        <w:t>).</w:t>
      </w:r>
    </w:p>
    <w:p w14:paraId="51861ABA" w14:textId="24E3E93D"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w:t>
      </w:r>
      <w:proofErr w:type="gramStart"/>
      <w:r w:rsidR="00B97DA6" w:rsidRPr="00575A0D">
        <w:rPr>
          <w:rFonts w:ascii="Times New Roman" w:hAnsi="Times New Roman" w:cs="Times New Roman"/>
          <w:sz w:val="24"/>
          <w:szCs w:val="24"/>
        </w:rPr>
        <w:t>measures,</w:t>
      </w:r>
      <w:proofErr w:type="gramEnd"/>
      <w:r w:rsidR="00B97DA6" w:rsidRPr="00575A0D">
        <w:rPr>
          <w:rFonts w:ascii="Times New Roman" w:hAnsi="Times New Roman" w:cs="Times New Roman"/>
          <w:sz w:val="24"/>
          <w:szCs w:val="24"/>
        </w:rPr>
        <w:t xml:space="preserve"> therefore it could be argued that measures such as the SART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 xml:space="preserve">current </w:t>
      </w:r>
      <w:proofErr w:type="spellStart"/>
      <w:r w:rsidR="00AE5FD4" w:rsidRPr="00575A0D">
        <w:rPr>
          <w:rFonts w:ascii="Times New Roman" w:hAnsi="Times New Roman" w:cs="Times New Roman"/>
          <w:sz w:val="24"/>
          <w:szCs w:val="24"/>
        </w:rPr>
        <w:t>attentional</w:t>
      </w:r>
      <w:proofErr w:type="spellEnd"/>
      <w:r w:rsidR="00AE5FD4" w:rsidRPr="00575A0D">
        <w:rPr>
          <w:rFonts w:ascii="Times New Roman" w:hAnsi="Times New Roman" w:cs="Times New Roman"/>
          <w:sz w:val="24"/>
          <w:szCs w:val="24"/>
        </w:rPr>
        <w:t xml:space="preserve">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 xml:space="preserve">This is in line with previous </w:t>
      </w:r>
      <w:r w:rsidR="008A7CFE" w:rsidRPr="00575A0D">
        <w:rPr>
          <w:rFonts w:ascii="Times New Roman" w:hAnsi="Times New Roman" w:cs="Times New Roman"/>
          <w:sz w:val="24"/>
          <w:szCs w:val="24"/>
        </w:rPr>
        <w:lastRenderedPageBreak/>
        <w:t>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18BFD81A"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several limitatio</w:t>
      </w:r>
      <w:r w:rsidR="00791D03" w:rsidRPr="00575A0D">
        <w:rPr>
          <w:rFonts w:ascii="Times New Roman" w:hAnsi="Times New Roman" w:cs="Times New Roman"/>
          <w:sz w:val="24"/>
          <w:szCs w:val="24"/>
        </w:rPr>
        <w:t>ns of the current approach, which</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will hopefully be resolv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in</w:t>
      </w:r>
      <w:r w:rsidRPr="00575A0D">
        <w:rPr>
          <w:rFonts w:ascii="Times New Roman" w:hAnsi="Times New Roman" w:cs="Times New Roman"/>
          <w:sz w:val="24"/>
          <w:szCs w:val="24"/>
        </w:rPr>
        <w:t xml:space="preserve"> future empirical research.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proofErr w:type="gramStart"/>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proofErr w:type="gramEnd"/>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plainText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longitudinal exploration</w:t>
      </w:r>
      <w:r w:rsidR="00484963">
        <w:rPr>
          <w:rFonts w:ascii="Times New Roman" w:hAnsi="Times New Roman" w:cs="Times New Roman"/>
          <w:sz w:val="24"/>
          <w:szCs w:val="24"/>
        </w:rPr>
        <w:t>.</w:t>
      </w:r>
    </w:p>
    <w:p w14:paraId="44BCA631" w14:textId="438DF046"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be a key driver in the direction that future research in this field take</w:t>
      </w:r>
      <w:r w:rsidR="00710715">
        <w:rPr>
          <w:rFonts w:ascii="Times New Roman" w:hAnsi="Times New Roman" w:cs="Times New Roman"/>
          <w:sz w:val="24"/>
          <w:szCs w:val="24"/>
        </w:rPr>
        <w:t>s</w:t>
      </w:r>
      <w:r w:rsidRPr="00575A0D">
        <w:rPr>
          <w:rFonts w:ascii="Times New Roman" w:hAnsi="Times New Roman" w:cs="Times New Roman"/>
          <w:sz w:val="24"/>
          <w:szCs w:val="24"/>
        </w:rPr>
        <w:t>.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w:t>
      </w:r>
      <w:r w:rsidR="00F42061" w:rsidRPr="00575A0D">
        <w:rPr>
          <w:rFonts w:ascii="Times New Roman" w:hAnsi="Times New Roman" w:cs="Times New Roman"/>
          <w:sz w:val="24"/>
          <w:szCs w:val="24"/>
        </w:rPr>
        <w:lastRenderedPageBreak/>
        <w:t xml:space="preserve">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Conclusion</w:t>
      </w:r>
    </w:p>
    <w:p w14:paraId="0AB8573A" w14:textId="2D79ED90" w:rsidR="008909B4" w:rsidRPr="00575A0D"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supports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15D7FFA5" w14:textId="77777777" w:rsidR="005500A6" w:rsidRDefault="005500A6" w:rsidP="00BF19EF">
      <w:pPr>
        <w:spacing w:line="480" w:lineRule="auto"/>
        <w:contextualSpacing/>
        <w:rPr>
          <w:rFonts w:ascii="Times New Roman" w:hAnsi="Times New Roman" w:cs="Times New Roman"/>
          <w:sz w:val="24"/>
          <w:szCs w:val="24"/>
        </w:rPr>
      </w:pPr>
    </w:p>
    <w:p w14:paraId="7F978C43" w14:textId="77777777" w:rsidR="007205C8" w:rsidRPr="00575A0D" w:rsidRDefault="007205C8" w:rsidP="00BF19EF">
      <w:pPr>
        <w:spacing w:line="480" w:lineRule="auto"/>
        <w:contextualSpacing/>
        <w:rPr>
          <w:rFonts w:ascii="Times New Roman" w:hAnsi="Times New Roman" w:cs="Times New Roman"/>
          <w:sz w:val="24"/>
          <w:szCs w:val="24"/>
        </w:rPr>
      </w:pPr>
    </w:p>
    <w:p w14:paraId="3AA6F24C" w14:textId="1E283400"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31AA26DA" w14:textId="449D4751"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We would also like to thank 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098253DA"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A.S and F.N.N designed the protocol for the Sound-Induced Flash Illusion incorporated into TILDA. 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R.J.H. conducted the analysis and prepared 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206C5ECC" w14:textId="77777777"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582AB763" w14:textId="2DF7066B" w:rsidR="00F674A9" w:rsidRPr="00F674A9" w:rsidRDefault="008909B4"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75A0D">
        <w:rPr>
          <w:rFonts w:ascii="Times New Roman" w:hAnsi="Times New Roman" w:cs="Times New Roman"/>
          <w:sz w:val="24"/>
          <w:szCs w:val="24"/>
        </w:rPr>
        <w:lastRenderedPageBreak/>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F674A9" w:rsidRPr="00F674A9">
        <w:rPr>
          <w:rFonts w:ascii="Times New Roman" w:hAnsi="Times New Roman" w:cs="Times New Roman"/>
          <w:noProof/>
          <w:sz w:val="24"/>
          <w:szCs w:val="24"/>
          <w:lang w:val="en-US"/>
        </w:rPr>
        <w:t xml:space="preserve">Bates, D., Maechler, M., Bolker, B., &amp; Steve, W. (2015). Fitting Linear Mixed-Effects Models Using lme4. </w:t>
      </w:r>
      <w:r w:rsidR="00F674A9" w:rsidRPr="00F674A9">
        <w:rPr>
          <w:rFonts w:ascii="Times New Roman" w:hAnsi="Times New Roman" w:cs="Times New Roman"/>
          <w:i/>
          <w:iCs/>
          <w:noProof/>
          <w:sz w:val="24"/>
          <w:szCs w:val="24"/>
          <w:lang w:val="en-US"/>
        </w:rPr>
        <w:t>Journal of Statistical Software</w:t>
      </w:r>
      <w:r w:rsidR="00F674A9" w:rsidRPr="00F674A9">
        <w:rPr>
          <w:rFonts w:ascii="Times New Roman" w:hAnsi="Times New Roman" w:cs="Times New Roman"/>
          <w:noProof/>
          <w:sz w:val="24"/>
          <w:szCs w:val="24"/>
          <w:lang w:val="en-US"/>
        </w:rPr>
        <w:t xml:space="preserve">, </w:t>
      </w:r>
      <w:r w:rsidR="00F674A9" w:rsidRPr="00F674A9">
        <w:rPr>
          <w:rFonts w:ascii="Times New Roman" w:hAnsi="Times New Roman" w:cs="Times New Roman"/>
          <w:i/>
          <w:iCs/>
          <w:noProof/>
          <w:sz w:val="24"/>
          <w:szCs w:val="24"/>
          <w:lang w:val="en-US"/>
        </w:rPr>
        <w:t>67</w:t>
      </w:r>
      <w:r w:rsidR="00F674A9" w:rsidRPr="00F674A9">
        <w:rPr>
          <w:rFonts w:ascii="Times New Roman" w:hAnsi="Times New Roman" w:cs="Times New Roman"/>
          <w:noProof/>
          <w:sz w:val="24"/>
          <w:szCs w:val="24"/>
          <w:lang w:val="en-US"/>
        </w:rPr>
        <w:t>(1), 1–48. https://doi.org/doi:10.18637/jss.v067.i01</w:t>
      </w:r>
    </w:p>
    <w:p w14:paraId="79CA28A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Connolly, S. K., &amp; Setti, A. (2018). The number of stimulus-onset asynchronies affects the perception of the sound-induced flash illusion in young and older adults. </w:t>
      </w:r>
      <w:r w:rsidRPr="00F674A9">
        <w:rPr>
          <w:rFonts w:ascii="Times New Roman" w:hAnsi="Times New Roman" w:cs="Times New Roman"/>
          <w:i/>
          <w:iCs/>
          <w:noProof/>
          <w:sz w:val="24"/>
          <w:szCs w:val="24"/>
          <w:lang w:val="en-US"/>
        </w:rPr>
        <w:t>Multisensory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1</w:t>
      </w:r>
      <w:r w:rsidRPr="00F674A9">
        <w:rPr>
          <w:rFonts w:ascii="Times New Roman" w:hAnsi="Times New Roman" w:cs="Times New Roman"/>
          <w:noProof/>
          <w:sz w:val="24"/>
          <w:szCs w:val="24"/>
          <w:lang w:val="en-US"/>
        </w:rPr>
        <w:t>, 175–190. https://doi.org/10.1163/22134808-00002605</w:t>
      </w:r>
    </w:p>
    <w:p w14:paraId="5B85964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F674A9">
        <w:rPr>
          <w:rFonts w:ascii="Times New Roman" w:hAnsi="Times New Roman" w:cs="Times New Roman"/>
          <w:i/>
          <w:iCs/>
          <w:noProof/>
          <w:sz w:val="24"/>
          <w:szCs w:val="24"/>
          <w:lang w:val="en-US"/>
        </w:rPr>
        <w:t>Current Alzheimer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 61–68. https://doi.org/10.2174/1567205012666141218124744</w:t>
      </w:r>
    </w:p>
    <w:p w14:paraId="2EE23FD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Wibral, M., Stawowsky, C., Brandl, M., Helbling, S., Naumer, M. J., Kaiser, J., &amp; Wollstadt, P. (2021). Predictive Coding Over the Lifespan: Increased Reliance on Perceptual Priors in Older Adults—A Magnetoencephalography and Dynamic Causal Modeling Study.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3</w:t>
      </w:r>
      <w:r w:rsidRPr="00F674A9">
        <w:rPr>
          <w:rFonts w:ascii="Times New Roman" w:hAnsi="Times New Roman" w:cs="Times New Roman"/>
          <w:noProof/>
          <w:sz w:val="24"/>
          <w:szCs w:val="24"/>
          <w:lang w:val="en-US"/>
        </w:rPr>
        <w:t>(April), 1–14. https://doi.org/10.3389/fnagi.2021.631599</w:t>
      </w:r>
    </w:p>
    <w:p w14:paraId="38B8CB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ronin, H., O’Regan, C., Finucane, C., Kearney, P., &amp; Kenny, R. A. (2013). Health and aging: Development of the Irish Longitudinal Study on Ageing health assessment.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SUPPL2), 269–278. https://doi.org/10.1111/jgs.12197</w:t>
      </w:r>
    </w:p>
    <w:p w14:paraId="2468271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DeLoss, D. J., Pierce, R. S., &amp; Anderson, G. J. (2013). Multisensory integration, aging, and the sound-induced flash illusion.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8</w:t>
      </w:r>
      <w:r w:rsidRPr="00F674A9">
        <w:rPr>
          <w:rFonts w:ascii="Times New Roman" w:hAnsi="Times New Roman" w:cs="Times New Roman"/>
          <w:noProof/>
          <w:sz w:val="24"/>
          <w:szCs w:val="24"/>
          <w:lang w:val="en-US"/>
        </w:rPr>
        <w:t>(3), 802–812. https://doi.org/10.1037/a0033289</w:t>
      </w:r>
    </w:p>
    <w:p w14:paraId="4AAF99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Feeney, J., &amp; Tobin, K. (2018). Cognitive change over time. In N. Turner, O. Donoghue, &amp; R. A. Kenny (Eds.), </w:t>
      </w:r>
      <w:r w:rsidRPr="00F674A9">
        <w:rPr>
          <w:rFonts w:ascii="Times New Roman" w:hAnsi="Times New Roman" w:cs="Times New Roman"/>
          <w:i/>
          <w:iCs/>
          <w:noProof/>
          <w:sz w:val="24"/>
          <w:szCs w:val="24"/>
          <w:lang w:val="en-US"/>
        </w:rPr>
        <w:t>Wellbeing and Health in Ireland’s Over 50s 2009-2016</w:t>
      </w:r>
      <w:r w:rsidRPr="00F674A9">
        <w:rPr>
          <w:rFonts w:ascii="Times New Roman" w:hAnsi="Times New Roman" w:cs="Times New Roman"/>
          <w:noProof/>
          <w:sz w:val="24"/>
          <w:szCs w:val="24"/>
          <w:lang w:val="en-US"/>
        </w:rPr>
        <w:t xml:space="preserve"> (pp. 135–</w:t>
      </w:r>
      <w:r w:rsidRPr="00F674A9">
        <w:rPr>
          <w:rFonts w:ascii="Times New Roman" w:hAnsi="Times New Roman" w:cs="Times New Roman"/>
          <w:noProof/>
          <w:sz w:val="24"/>
          <w:szCs w:val="24"/>
          <w:lang w:val="en-US"/>
        </w:rPr>
        <w:lastRenderedPageBreak/>
        <w:t>150). https://doi.org/10.38018/TildaRe.2018-00</w:t>
      </w:r>
    </w:p>
    <w:p w14:paraId="4DA5A94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Genolini, C., Alacoque, X., Sentenac, M., &amp; Arnaud, C. (2015). Kml and kml3d: R packages to cluster longitudinal data. </w:t>
      </w:r>
      <w:r w:rsidRPr="00F674A9">
        <w:rPr>
          <w:rFonts w:ascii="Times New Roman" w:hAnsi="Times New Roman" w:cs="Times New Roman"/>
          <w:i/>
          <w:iCs/>
          <w:noProof/>
          <w:sz w:val="24"/>
          <w:szCs w:val="24"/>
          <w:lang w:val="en-US"/>
        </w:rPr>
        <w:t>Journal of Statistical Softwa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5</w:t>
      </w:r>
      <w:r w:rsidRPr="00F674A9">
        <w:rPr>
          <w:rFonts w:ascii="Times New Roman" w:hAnsi="Times New Roman" w:cs="Times New Roman"/>
          <w:noProof/>
          <w:sz w:val="24"/>
          <w:szCs w:val="24"/>
          <w:lang w:val="en-US"/>
        </w:rPr>
        <w:t>(4), 1–34. https://doi.org/10.18637/jss.v065.i04</w:t>
      </w:r>
    </w:p>
    <w:p w14:paraId="675AEE7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Genolini, C., &amp; Falissard, B. (2011). Kml: A package to cluster longitudinal data. </w:t>
      </w:r>
      <w:r w:rsidRPr="00F674A9">
        <w:rPr>
          <w:rFonts w:ascii="Times New Roman" w:hAnsi="Times New Roman" w:cs="Times New Roman"/>
          <w:i/>
          <w:iCs/>
          <w:noProof/>
          <w:sz w:val="24"/>
          <w:szCs w:val="24"/>
          <w:lang w:val="en-US"/>
        </w:rPr>
        <w:t>Computer Methods and Programs in Biomedici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4</w:t>
      </w:r>
      <w:r w:rsidRPr="00F674A9">
        <w:rPr>
          <w:rFonts w:ascii="Times New Roman" w:hAnsi="Times New Roman" w:cs="Times New Roman"/>
          <w:noProof/>
          <w:sz w:val="24"/>
          <w:szCs w:val="24"/>
          <w:lang w:val="en-US"/>
        </w:rPr>
        <w:t>(3), e112–e121. https://doi.org/10.1016/j.cmpb.2011.05.008</w:t>
      </w:r>
    </w:p>
    <w:p w14:paraId="267A380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4</w:t>
      </w:r>
      <w:r w:rsidRPr="00F674A9">
        <w:rPr>
          <w:rFonts w:ascii="Times New Roman" w:hAnsi="Times New Roman" w:cs="Times New Roman"/>
          <w:noProof/>
          <w:sz w:val="24"/>
          <w:szCs w:val="24"/>
          <w:lang w:val="en-US"/>
        </w:rPr>
        <w:t>(7), 978–990. https://doi.org/10.1037/pag0000396</w:t>
      </w:r>
    </w:p>
    <w:p w14:paraId="39C30E6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F674A9">
        <w:rPr>
          <w:rFonts w:ascii="Times New Roman" w:hAnsi="Times New Roman" w:cs="Times New Roman"/>
          <w:i/>
          <w:iCs/>
          <w:noProof/>
          <w:sz w:val="24"/>
          <w:szCs w:val="24"/>
          <w:lang w:val="en-US"/>
        </w:rPr>
        <w:t>Neuroscience &amp; Biobehavioral Review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18</w:t>
      </w:r>
      <w:r w:rsidRPr="00F674A9">
        <w:rPr>
          <w:rFonts w:ascii="Times New Roman" w:hAnsi="Times New Roman" w:cs="Times New Roman"/>
          <w:noProof/>
          <w:sz w:val="24"/>
          <w:szCs w:val="24"/>
          <w:lang w:val="en-US"/>
        </w:rPr>
        <w:t>, 759–774. https://doi.org/10.1016/j.neubiorev.2020.09.006</w:t>
      </w:r>
    </w:p>
    <w:p w14:paraId="0B0C33F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De Looze, C., Akuffo, K. O., Peto, T., Kenny, R. A., &amp; Newell, F. N. (2020). The Effect of Eye Disease, Cataract Surgery and Hearing Aid use on Multisensory Integration in Ageing. </w:t>
      </w:r>
      <w:r w:rsidRPr="00F674A9">
        <w:rPr>
          <w:rFonts w:ascii="Times New Roman" w:hAnsi="Times New Roman" w:cs="Times New Roman"/>
          <w:i/>
          <w:iCs/>
          <w:noProof/>
          <w:sz w:val="24"/>
          <w:szCs w:val="24"/>
          <w:lang w:val="en-US"/>
        </w:rPr>
        <w:t>Cortex</w:t>
      </w:r>
      <w:r w:rsidRPr="00F674A9">
        <w:rPr>
          <w:rFonts w:ascii="Times New Roman" w:hAnsi="Times New Roman" w:cs="Times New Roman"/>
          <w:noProof/>
          <w:sz w:val="24"/>
          <w:szCs w:val="24"/>
          <w:lang w:val="en-US"/>
        </w:rPr>
        <w:t>. https://doi.org/10.1016/j.cortex.2020.08.030</w:t>
      </w:r>
    </w:p>
    <w:p w14:paraId="6E31C36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9</w:t>
      </w:r>
      <w:r w:rsidRPr="00F674A9">
        <w:rPr>
          <w:rFonts w:ascii="Times New Roman" w:hAnsi="Times New Roman" w:cs="Times New Roman"/>
          <w:noProof/>
          <w:sz w:val="24"/>
          <w:szCs w:val="24"/>
          <w:lang w:val="en-US"/>
        </w:rPr>
        <w:t>(19347). https://doi.org/10.1038/s41598-019-55901-5</w:t>
      </w:r>
    </w:p>
    <w:p w14:paraId="0621FCE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Whelan, R., Boyle, R., Setti, A., Knight, S., O’Connor, J., Williamson, W., </w:t>
      </w:r>
      <w:r w:rsidRPr="00F674A9">
        <w:rPr>
          <w:rFonts w:ascii="Times New Roman" w:hAnsi="Times New Roman" w:cs="Times New Roman"/>
          <w:noProof/>
          <w:sz w:val="24"/>
          <w:szCs w:val="24"/>
          <w:lang w:val="en-US"/>
        </w:rPr>
        <w:lastRenderedPageBreak/>
        <w:t xml:space="preserve">McMorrow, J., Fagen, A. J., Meaney, J. F., Kenny, R. A., De Looze, C., &amp; Newell, F. N. (2021). Grey matter volume in the right Angular Gyrus is associated with differential patterns of multisensory integration with ageing. </w:t>
      </w:r>
      <w:r w:rsidRPr="00F674A9">
        <w:rPr>
          <w:rFonts w:ascii="Times New Roman" w:hAnsi="Times New Roman" w:cs="Times New Roman"/>
          <w:i/>
          <w:iCs/>
          <w:noProof/>
          <w:sz w:val="24"/>
          <w:szCs w:val="24"/>
          <w:lang w:val="en-US"/>
        </w:rPr>
        <w:t>Neurobiology of Aging</w:t>
      </w:r>
      <w:r w:rsidRPr="00F674A9">
        <w:rPr>
          <w:rFonts w:ascii="Times New Roman" w:hAnsi="Times New Roman" w:cs="Times New Roman"/>
          <w:noProof/>
          <w:sz w:val="24"/>
          <w:szCs w:val="24"/>
          <w:lang w:val="en-US"/>
        </w:rPr>
        <w:t>. https://doi.org/10.1016/j.neurobiolaging.2020.12.004</w:t>
      </w:r>
    </w:p>
    <w:p w14:paraId="60EF92C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umes, L. E., Busey, T. A., Craig, J., &amp; Kewley-Port, D. (2013). Are age-related changes in cognitive function driven by age-related changes in sensory processing? </w:t>
      </w:r>
      <w:r w:rsidRPr="00F674A9">
        <w:rPr>
          <w:rFonts w:ascii="Times New Roman" w:hAnsi="Times New Roman" w:cs="Times New Roman"/>
          <w:i/>
          <w:iCs/>
          <w:noProof/>
          <w:sz w:val="24"/>
          <w:szCs w:val="24"/>
          <w:lang w:val="en-US"/>
        </w:rPr>
        <w:t>Attention, Perception, and Psychophysic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5</w:t>
      </w:r>
      <w:r w:rsidRPr="00F674A9">
        <w:rPr>
          <w:rFonts w:ascii="Times New Roman" w:hAnsi="Times New Roman" w:cs="Times New Roman"/>
          <w:noProof/>
          <w:sz w:val="24"/>
          <w:szCs w:val="24"/>
          <w:lang w:val="en-US"/>
        </w:rPr>
        <w:t>(3), 508–524. https://doi.org/10.3758/s13414-012-0406-9</w:t>
      </w:r>
    </w:p>
    <w:p w14:paraId="61DE3E2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2020). Double Flash Illusions: Current Findings and Future Directions.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 298. https://doi.org/10.3389/fnins.2020.00298</w:t>
      </w:r>
    </w:p>
    <w:p w14:paraId="2603F71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Müller, N., Hartmann, T., &amp; Weisz, N. (2014). Prestimulus beta power and phase synchrony influence the sound-induced flash illusion. </w:t>
      </w:r>
      <w:r w:rsidRPr="00F674A9">
        <w:rPr>
          <w:rFonts w:ascii="Times New Roman" w:hAnsi="Times New Roman" w:cs="Times New Roman"/>
          <w:i/>
          <w:iCs/>
          <w:noProof/>
          <w:sz w:val="24"/>
          <w:szCs w:val="24"/>
          <w:lang w:val="en-US"/>
        </w:rPr>
        <w:t>Cerebral Cortex</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5), 1278–1288. https://doi.org/10.1093/cercor/bhs409</w:t>
      </w:r>
    </w:p>
    <w:p w14:paraId="012A6C9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F674A9">
        <w:rPr>
          <w:rFonts w:ascii="Times New Roman" w:hAnsi="Times New Roman" w:cs="Times New Roman"/>
          <w:i/>
          <w:iCs/>
          <w:noProof/>
          <w:sz w:val="24"/>
          <w:szCs w:val="24"/>
          <w:lang w:val="en-US"/>
        </w:rPr>
        <w:t>Acta Psychologic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1</w:t>
      </w:r>
      <w:r w:rsidRPr="00F674A9">
        <w:rPr>
          <w:rFonts w:ascii="Times New Roman" w:hAnsi="Times New Roman" w:cs="Times New Roman"/>
          <w:noProof/>
          <w:sz w:val="24"/>
          <w:szCs w:val="24"/>
          <w:lang w:val="en-US"/>
        </w:rPr>
        <w:t>(2–3), 159–178. https://doi.org/10.1016/S0001-6918(99)00004-9</w:t>
      </w:r>
    </w:p>
    <w:p w14:paraId="5395C5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ehmann, S., &amp; Murray, M. M. (2005). The role of multisensory memories in unisensory object discrimination.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2), 326–334. https://doi.org/10.1016/j.cogbrainres.2005.02.005</w:t>
      </w:r>
    </w:p>
    <w:p w14:paraId="33CBC8B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F674A9">
        <w:rPr>
          <w:rFonts w:ascii="Times New Roman" w:hAnsi="Times New Roman" w:cs="Times New Roman"/>
          <w:i/>
          <w:iCs/>
          <w:noProof/>
          <w:sz w:val="24"/>
          <w:szCs w:val="24"/>
          <w:lang w:val="en-US"/>
        </w:rPr>
        <w:t>JAMA Network Open</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w:t>
      </w:r>
      <w:r w:rsidRPr="00F674A9">
        <w:rPr>
          <w:rFonts w:ascii="Times New Roman" w:hAnsi="Times New Roman" w:cs="Times New Roman"/>
          <w:noProof/>
          <w:sz w:val="24"/>
          <w:szCs w:val="24"/>
          <w:lang w:val="en-US"/>
        </w:rPr>
        <w:t>(4). https://doi.org/10.1001/jamanetworkopen.2020.3560</w:t>
      </w:r>
    </w:p>
    <w:p w14:paraId="2BDF28B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Lin, M. Y., Gutierrez, P. R., Stone, K. L., Yaffe, K., Ensrud, K. E., Fink, H. A., Sarkisian, C. A., Coleman, A. L., &amp; Mangione, C. M. (2004). Vision impairment and combined vision and hearing impairment predict cognitive and functional decline in older women.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52</w:t>
      </w:r>
      <w:r w:rsidRPr="00F674A9">
        <w:rPr>
          <w:rFonts w:ascii="Times New Roman" w:hAnsi="Times New Roman" w:cs="Times New Roman"/>
          <w:noProof/>
          <w:sz w:val="24"/>
          <w:szCs w:val="24"/>
          <w:lang w:val="en-US"/>
        </w:rPr>
        <w:t>(12), 1996–2002. https://doi.org/10.1111/j.1532-5415.2004.52554.x</w:t>
      </w:r>
    </w:p>
    <w:p w14:paraId="2B2A867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F674A9">
        <w:rPr>
          <w:rFonts w:ascii="Times New Roman" w:hAnsi="Times New Roman" w:cs="Times New Roman"/>
          <w:i/>
          <w:iCs/>
          <w:noProof/>
          <w:sz w:val="24"/>
          <w:szCs w:val="24"/>
          <w:lang w:val="en-US"/>
        </w:rPr>
        <w:t>JAMA Otolaryngology - Head and Neck Surger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4</w:t>
      </w:r>
      <w:r w:rsidRPr="00F674A9">
        <w:rPr>
          <w:rFonts w:ascii="Times New Roman" w:hAnsi="Times New Roman" w:cs="Times New Roman"/>
          <w:noProof/>
          <w:sz w:val="24"/>
          <w:szCs w:val="24"/>
          <w:lang w:val="en-US"/>
        </w:rPr>
        <w:t>(2), 115–126. https://doi.org/10.1001/jamaoto.2017.2513</w:t>
      </w:r>
    </w:p>
    <w:p w14:paraId="1976739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üdecke, D. (2021). </w:t>
      </w:r>
      <w:r w:rsidRPr="00F674A9">
        <w:rPr>
          <w:rFonts w:ascii="Times New Roman" w:hAnsi="Times New Roman" w:cs="Times New Roman"/>
          <w:i/>
          <w:iCs/>
          <w:noProof/>
          <w:sz w:val="24"/>
          <w:szCs w:val="24"/>
          <w:lang w:val="en-US"/>
        </w:rPr>
        <w:t>sjPlot: Data Visualization for Statistics in Social Science. R package.Version 2.8</w:t>
      </w:r>
      <w:r w:rsidRPr="00F674A9">
        <w:rPr>
          <w:rFonts w:ascii="Times New Roman" w:hAnsi="Times New Roman" w:cs="Times New Roman"/>
          <w:noProof/>
          <w:sz w:val="24"/>
          <w:szCs w:val="24"/>
          <w:lang w:val="en-US"/>
        </w:rPr>
        <w:t>.</w:t>
      </w:r>
    </w:p>
    <w:p w14:paraId="703CCC8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w:t>
      </w:r>
      <w:r w:rsidRPr="00F674A9">
        <w:rPr>
          <w:rFonts w:ascii="Times New Roman" w:hAnsi="Times New Roman" w:cs="Times New Roman"/>
          <w:noProof/>
          <w:sz w:val="24"/>
          <w:szCs w:val="24"/>
          <w:lang w:val="en-US"/>
        </w:rPr>
        <w:t>(250), 1–9. https://doi.org/10.3389/fnagi.2014.00250</w:t>
      </w:r>
    </w:p>
    <w:p w14:paraId="677E659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Nemitz, J. W., &amp; Stein, B. E. (1987). Determinants of multisensory integration in superior colliculus neurons. I. Temporal factors. </w:t>
      </w:r>
      <w:r w:rsidRPr="00F674A9">
        <w:rPr>
          <w:rFonts w:ascii="Times New Roman" w:hAnsi="Times New Roman" w:cs="Times New Roman"/>
          <w:i/>
          <w:iCs/>
          <w:noProof/>
          <w:sz w:val="24"/>
          <w:szCs w:val="24"/>
          <w:lang w:val="en-US"/>
        </w:rPr>
        <w:t>The 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w:t>
      </w:r>
      <w:r w:rsidRPr="00F674A9">
        <w:rPr>
          <w:rFonts w:ascii="Times New Roman" w:hAnsi="Times New Roman" w:cs="Times New Roman"/>
          <w:noProof/>
          <w:sz w:val="24"/>
          <w:szCs w:val="24"/>
          <w:lang w:val="en-US"/>
        </w:rPr>
        <w:t>(10), 3215–3229. https://doi.org/10.1523/JNEUROSCI.07-10-03215.1987</w:t>
      </w:r>
    </w:p>
    <w:p w14:paraId="770C9EC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amp; Stein, B. (1983). Interactions among converging sensory inputs in the superior colliculus. </w:t>
      </w:r>
      <w:r w:rsidRPr="00F674A9">
        <w:rPr>
          <w:rFonts w:ascii="Times New Roman" w:hAnsi="Times New Roman" w:cs="Times New Roman"/>
          <w:i/>
          <w:iCs/>
          <w:noProof/>
          <w:sz w:val="24"/>
          <w:szCs w:val="24"/>
          <w:lang w:val="en-US"/>
        </w:rPr>
        <w:t>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21</w:t>
      </w:r>
      <w:r w:rsidRPr="00F674A9">
        <w:rPr>
          <w:rFonts w:ascii="Times New Roman" w:hAnsi="Times New Roman" w:cs="Times New Roman"/>
          <w:noProof/>
          <w:sz w:val="24"/>
          <w:szCs w:val="24"/>
          <w:lang w:val="en-US"/>
        </w:rPr>
        <w:t>(4608), 389–391. https://doi.org/10.1126/science.6867718</w:t>
      </w:r>
    </w:p>
    <w:p w14:paraId="3A3456B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riman, N. A., Whyatt, C., Setti, A., Craig, C., &amp; Newell, F. N. (2015). Successful balance training is associated with improved multisensory function in fall-prone older adults. </w:t>
      </w:r>
      <w:r w:rsidRPr="00F674A9">
        <w:rPr>
          <w:rFonts w:ascii="Times New Roman" w:hAnsi="Times New Roman" w:cs="Times New Roman"/>
          <w:i/>
          <w:iCs/>
          <w:noProof/>
          <w:sz w:val="24"/>
          <w:szCs w:val="24"/>
          <w:lang w:val="en-US"/>
        </w:rPr>
        <w:lastRenderedPageBreak/>
        <w:t>Computers in Human Behavior</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5</w:t>
      </w:r>
      <w:r w:rsidRPr="00F674A9">
        <w:rPr>
          <w:rFonts w:ascii="Times New Roman" w:hAnsi="Times New Roman" w:cs="Times New Roman"/>
          <w:noProof/>
          <w:sz w:val="24"/>
          <w:szCs w:val="24"/>
          <w:lang w:val="en-US"/>
        </w:rPr>
        <w:t>, 192–203. https://doi.org/10.1016/j.chb.2014.12.017</w:t>
      </w:r>
    </w:p>
    <w:p w14:paraId="04EE9DD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ichail, G., &amp; Keil, J. (2018). High cognitive load enhances the susceptibility to non-speech audiovisual illusions.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1–11. https://doi.org/10.1038/s41598-018-30007-6</w:t>
      </w:r>
    </w:p>
    <w:p w14:paraId="512A1D4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F674A9">
        <w:rPr>
          <w:rFonts w:ascii="Times New Roman" w:hAnsi="Times New Roman" w:cs="Times New Roman"/>
          <w:i/>
          <w:iCs/>
          <w:noProof/>
          <w:sz w:val="24"/>
          <w:szCs w:val="24"/>
          <w:lang w:val="en-US"/>
        </w:rPr>
        <w:t>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7</w:t>
      </w:r>
      <w:r w:rsidRPr="00F674A9">
        <w:rPr>
          <w:rFonts w:ascii="Times New Roman" w:hAnsi="Times New Roman" w:cs="Times New Roman"/>
          <w:noProof/>
          <w:sz w:val="24"/>
          <w:szCs w:val="24"/>
          <w:lang w:val="en-US"/>
        </w:rPr>
        <w:t>(15), 4120–4131. https://doi.org/10.1523/JNEUROSCI.4912-06.2007</w:t>
      </w:r>
    </w:p>
    <w:p w14:paraId="57B1A3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8901. https://doi.org/10.1038/s41598-018-27288-2</w:t>
      </w:r>
    </w:p>
    <w:p w14:paraId="54DD317E"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November), 1–11. https://doi.org/10.3389/fnins.2020.569212</w:t>
      </w:r>
    </w:p>
    <w:p w14:paraId="44C088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Ottoboni, G., Tessari, A., &amp; Setti, A. (2017). One bout of open skill exercise improves cross-modal perception and immediate memory in healthy older adults who habitually exercise. </w:t>
      </w:r>
      <w:r w:rsidRPr="00F674A9">
        <w:rPr>
          <w:rFonts w:ascii="Times New Roman" w:hAnsi="Times New Roman" w:cs="Times New Roman"/>
          <w:i/>
          <w:iCs/>
          <w:noProof/>
          <w:sz w:val="24"/>
          <w:szCs w:val="24"/>
          <w:lang w:val="en-US"/>
        </w:rPr>
        <w:t>PLoS O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6), 1–16. https://doi.org/10.1371/journal.pone.0178739</w:t>
      </w:r>
    </w:p>
    <w:p w14:paraId="2945C0B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 CoreTeam. (2018). </w:t>
      </w:r>
      <w:r w:rsidRPr="00F674A9">
        <w:rPr>
          <w:rFonts w:ascii="Times New Roman" w:hAnsi="Times New Roman" w:cs="Times New Roman"/>
          <w:i/>
          <w:iCs/>
          <w:noProof/>
          <w:sz w:val="24"/>
          <w:szCs w:val="24"/>
          <w:lang w:val="en-US"/>
        </w:rPr>
        <w:t>R: A Language and Environment for Statistical Computing</w:t>
      </w:r>
      <w:r w:rsidRPr="00F674A9">
        <w:rPr>
          <w:rFonts w:ascii="Times New Roman" w:hAnsi="Times New Roman" w:cs="Times New Roman"/>
          <w:noProof/>
          <w:sz w:val="24"/>
          <w:szCs w:val="24"/>
          <w:lang w:val="en-US"/>
        </w:rPr>
        <w:t>. R Foundation for Statistical Computing. http://www.r-project.org/</w:t>
      </w:r>
    </w:p>
    <w:p w14:paraId="73FEB92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oberts, K. L., &amp; Allen, H. A. (2016). Perception and cognition in the ageing brain: A brief review of the short- and long-term links between perceptual and cognitive decline.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 xml:space="preserve">(MAR), 1–7. </w:t>
      </w:r>
      <w:r w:rsidRPr="00F674A9">
        <w:rPr>
          <w:rFonts w:ascii="Times New Roman" w:hAnsi="Times New Roman" w:cs="Times New Roman"/>
          <w:noProof/>
          <w:sz w:val="24"/>
          <w:szCs w:val="24"/>
          <w:lang w:val="en-US"/>
        </w:rPr>
        <w:lastRenderedPageBreak/>
        <w:t>https://doi.org/10.3389/fnagi.2016.00039</w:t>
      </w:r>
    </w:p>
    <w:p w14:paraId="0E118EA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ghier, M. L. (2013). The angular gyrus: Multiple functions and multiple subdivisions. </w:t>
      </w:r>
      <w:r w:rsidRPr="00F674A9">
        <w:rPr>
          <w:rFonts w:ascii="Times New Roman" w:hAnsi="Times New Roman" w:cs="Times New Roman"/>
          <w:i/>
          <w:iCs/>
          <w:noProof/>
          <w:sz w:val="24"/>
          <w:szCs w:val="24"/>
          <w:lang w:val="en-US"/>
        </w:rPr>
        <w:t>Neuroscientist</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9</w:t>
      </w:r>
      <w:r w:rsidRPr="00F674A9">
        <w:rPr>
          <w:rFonts w:ascii="Times New Roman" w:hAnsi="Times New Roman" w:cs="Times New Roman"/>
          <w:noProof/>
          <w:sz w:val="24"/>
          <w:szCs w:val="24"/>
          <w:lang w:val="en-US"/>
        </w:rPr>
        <w:t>(1), 43–61. https://doi.org/10.1177/1073858412440596</w:t>
      </w:r>
    </w:p>
    <w:p w14:paraId="529B01D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tti, A., Burke, K. E., Kenny, R. A., &amp; Newell, F. N. (2011). Is inefficient multisensory processing associated with falls in older people?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09</w:t>
      </w:r>
      <w:r w:rsidRPr="00F674A9">
        <w:rPr>
          <w:rFonts w:ascii="Times New Roman" w:hAnsi="Times New Roman" w:cs="Times New Roman"/>
          <w:noProof/>
          <w:sz w:val="24"/>
          <w:szCs w:val="24"/>
          <w:lang w:val="en-US"/>
        </w:rPr>
        <w:t>(3), 375–384. https://doi.org/10.1007/s00221-011-2560-z</w:t>
      </w:r>
    </w:p>
    <w:p w14:paraId="1FA3BA5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F674A9">
        <w:rPr>
          <w:rFonts w:ascii="Times New Roman" w:hAnsi="Times New Roman" w:cs="Times New Roman"/>
          <w:i/>
          <w:iCs/>
          <w:noProof/>
          <w:sz w:val="24"/>
          <w:szCs w:val="24"/>
          <w:lang w:val="en-US"/>
        </w:rPr>
        <w:t>Neuropsychologi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1), 259–268. https://doi.org/10.1016/j.neuropsychologia.2014.06.027</w:t>
      </w:r>
    </w:p>
    <w:p w14:paraId="6730EF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Iwaki, S., Chawla, A., &amp; Bhattacharya, J. (2005). Early modulation of visual cortex by sound: an MEG study. </w:t>
      </w:r>
      <w:r w:rsidRPr="00F674A9">
        <w:rPr>
          <w:rFonts w:ascii="Times New Roman" w:hAnsi="Times New Roman" w:cs="Times New Roman"/>
          <w:i/>
          <w:iCs/>
          <w:noProof/>
          <w:sz w:val="24"/>
          <w:szCs w:val="24"/>
          <w:lang w:val="en-US"/>
        </w:rPr>
        <w:t>Neuroscience Letter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78</w:t>
      </w:r>
      <w:r w:rsidRPr="00F674A9">
        <w:rPr>
          <w:rFonts w:ascii="Times New Roman" w:hAnsi="Times New Roman" w:cs="Times New Roman"/>
          <w:noProof/>
          <w:sz w:val="24"/>
          <w:szCs w:val="24"/>
          <w:lang w:val="en-US"/>
        </w:rPr>
        <w:t>, 76–81. https://doi.org/10.1016/j.neulet.2004.12.035</w:t>
      </w:r>
    </w:p>
    <w:p w14:paraId="5B63D54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0). What you see is what you hear. </w:t>
      </w:r>
      <w:r w:rsidRPr="00F674A9">
        <w:rPr>
          <w:rFonts w:ascii="Times New Roman" w:hAnsi="Times New Roman" w:cs="Times New Roman"/>
          <w:i/>
          <w:iCs/>
          <w:noProof/>
          <w:sz w:val="24"/>
          <w:szCs w:val="24"/>
          <w:lang w:val="en-US"/>
        </w:rPr>
        <w:t>Natu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08</w:t>
      </w:r>
      <w:r w:rsidRPr="00F674A9">
        <w:rPr>
          <w:rFonts w:ascii="Times New Roman" w:hAnsi="Times New Roman" w:cs="Times New Roman"/>
          <w:noProof/>
          <w:sz w:val="24"/>
          <w:szCs w:val="24"/>
          <w:lang w:val="en-US"/>
        </w:rPr>
        <w:t>(6814), 788. https://doi.org/10.1038/35048669</w:t>
      </w:r>
    </w:p>
    <w:p w14:paraId="1FFA272A"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2). Visual illusion induced by sound.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1), 147–152. https://doi.org/10.1016/S0926-6410(02)00069-1</w:t>
      </w:r>
    </w:p>
    <w:p w14:paraId="5ABD415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amp; Seitz, A. R. (2008). Benefits of multisensory learning. </w:t>
      </w:r>
      <w:r w:rsidRPr="00F674A9">
        <w:rPr>
          <w:rFonts w:ascii="Times New Roman" w:hAnsi="Times New Roman" w:cs="Times New Roman"/>
          <w:i/>
          <w:iCs/>
          <w:noProof/>
          <w:sz w:val="24"/>
          <w:szCs w:val="24"/>
          <w:lang w:val="en-US"/>
        </w:rPr>
        <w:t>Trends in Cognitive Science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1), 411–417. https://doi.org/10.1016/j.tics.2008.07.006</w:t>
      </w:r>
    </w:p>
    <w:p w14:paraId="29805A3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32</w:t>
      </w:r>
      <w:r w:rsidRPr="00F674A9">
        <w:rPr>
          <w:rFonts w:ascii="Times New Roman" w:hAnsi="Times New Roman" w:cs="Times New Roman"/>
          <w:noProof/>
          <w:sz w:val="24"/>
          <w:szCs w:val="24"/>
          <w:lang w:val="en-US"/>
        </w:rPr>
        <w:t xml:space="preserve">(2), 423–434. </w:t>
      </w:r>
      <w:r w:rsidRPr="00F674A9">
        <w:rPr>
          <w:rFonts w:ascii="Times New Roman" w:hAnsi="Times New Roman" w:cs="Times New Roman"/>
          <w:noProof/>
          <w:sz w:val="24"/>
          <w:szCs w:val="24"/>
          <w:lang w:val="en-US"/>
        </w:rPr>
        <w:lastRenderedPageBreak/>
        <w:t>https://doi.org/10.1007/s00221-013-3750-7</w:t>
      </w:r>
    </w:p>
    <w:p w14:paraId="3C12690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ein, B. E., &amp; Meredith, A. M. (1993). </w:t>
      </w:r>
      <w:r w:rsidRPr="00F674A9">
        <w:rPr>
          <w:rFonts w:ascii="Times New Roman" w:hAnsi="Times New Roman" w:cs="Times New Roman"/>
          <w:i/>
          <w:iCs/>
          <w:noProof/>
          <w:sz w:val="24"/>
          <w:szCs w:val="24"/>
          <w:lang w:val="en-US"/>
        </w:rPr>
        <w:t>The Merging of the Senses</w:t>
      </w:r>
      <w:r w:rsidRPr="00F674A9">
        <w:rPr>
          <w:rFonts w:ascii="Times New Roman" w:hAnsi="Times New Roman" w:cs="Times New Roman"/>
          <w:noProof/>
          <w:sz w:val="24"/>
          <w:szCs w:val="24"/>
          <w:lang w:val="en-US"/>
        </w:rPr>
        <w:t xml:space="preserve"> (M. S. Gazzaniga (ed.)). MIT Press.</w:t>
      </w:r>
    </w:p>
    <w:p w14:paraId="29549C2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rPr>
      </w:pPr>
      <w:r w:rsidRPr="00F674A9">
        <w:rPr>
          <w:rFonts w:ascii="Times New Roman" w:hAnsi="Times New Roman" w:cs="Times New Roman"/>
          <w:noProof/>
          <w:sz w:val="24"/>
          <w:szCs w:val="24"/>
          <w:lang w:val="en-US"/>
        </w:rPr>
        <w:t xml:space="preserve">Wallace, M. T., Woynaroski, T. G., &amp; Stevenson, R. A. (2020). Multisensory integration as a window into orderly and disrupted cognition and communication. </w:t>
      </w:r>
      <w:r w:rsidRPr="00F674A9">
        <w:rPr>
          <w:rFonts w:ascii="Times New Roman" w:hAnsi="Times New Roman" w:cs="Times New Roman"/>
          <w:i/>
          <w:iCs/>
          <w:noProof/>
          <w:sz w:val="24"/>
          <w:szCs w:val="24"/>
          <w:lang w:val="en-US"/>
        </w:rPr>
        <w:t>Annual Review of Psycholog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1</w:t>
      </w:r>
      <w:r w:rsidRPr="00F674A9">
        <w:rPr>
          <w:rFonts w:ascii="Times New Roman" w:hAnsi="Times New Roman" w:cs="Times New Roman"/>
          <w:noProof/>
          <w:sz w:val="24"/>
          <w:szCs w:val="24"/>
          <w:lang w:val="en-US"/>
        </w:rPr>
        <w:t>(1), 193–219. https://doi.org/10.1146/annurev-psych-010419-051112</w:t>
      </w:r>
    </w:p>
    <w:p w14:paraId="0CE77865" w14:textId="57031CF1" w:rsidR="00DE5004" w:rsidRPr="00575A0D" w:rsidRDefault="008909B4" w:rsidP="00F674A9">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ebecca Hirst" w:date="2021-08-03T16:13:00Z" w:initials="RH">
    <w:p w14:paraId="7C95DD74" w14:textId="0488323F" w:rsidR="0097756B" w:rsidRDefault="0097756B">
      <w:pPr>
        <w:pStyle w:val="CommentText"/>
      </w:pPr>
      <w:r>
        <w:rPr>
          <w:rStyle w:val="CommentReference"/>
        </w:rPr>
        <w:annotationRef/>
      </w:r>
      <w:r>
        <w:t>Word limit or nature ageing is 150 (still 16 words over – might be ok for first submission but cut ideas welcome)</w:t>
      </w:r>
    </w:p>
  </w:comment>
  <w:comment w:id="1" w:author="Fiona Newell" w:date="2021-06-09T16:05:00Z" w:initials="FN">
    <w:p w14:paraId="2DE064B5" w14:textId="77777777" w:rsidR="0097756B" w:rsidRDefault="0097756B">
      <w:pPr>
        <w:pStyle w:val="CommentText"/>
      </w:pPr>
      <w:r>
        <w:rPr>
          <w:rStyle w:val="CommentReference"/>
        </w:rPr>
        <w:annotationRef/>
      </w:r>
      <w:r>
        <w:t>Work by John Duncan may be relevant here (or could be mentioned in the Discussion):</w:t>
      </w:r>
    </w:p>
    <w:p w14:paraId="60D6F74D" w14:textId="77777777" w:rsidR="0097756B" w:rsidRDefault="0097756B">
      <w:pPr>
        <w:pStyle w:val="CommentText"/>
      </w:pPr>
    </w:p>
    <w:p w14:paraId="3A655CDD" w14:textId="751ABD4B" w:rsidR="0097756B" w:rsidRDefault="0097756B" w:rsidP="00805AD4">
      <w:pPr>
        <w:rPr>
          <w:rFonts w:eastAsia="Times New Roman" w:cstheme="minorHAnsi"/>
          <w:lang w:val="en-IE" w:eastAsia="en-GB"/>
        </w:rPr>
      </w:pPr>
      <w:r w:rsidRPr="001E429F">
        <w:rPr>
          <w:rFonts w:eastAsia="Times New Roman" w:cstheme="minorHAnsi"/>
          <w:lang w:val="en-IE" w:eastAsia="en-GB"/>
        </w:rPr>
        <w:t xml:space="preserve">Kievit, R. A., Davis, S. W., Mitchell, D. J., Taylor, J. R., Duncan, J., &amp; Henson, R. N. (2014). Distinct aspects of frontal lobe structure mediate age-related differences in fluid intelligence and multitasking. </w:t>
      </w:r>
      <w:r w:rsidRPr="001E429F">
        <w:rPr>
          <w:rFonts w:eastAsia="Times New Roman" w:cstheme="minorHAnsi"/>
          <w:i/>
          <w:iCs/>
          <w:lang w:val="en-IE" w:eastAsia="en-GB"/>
        </w:rPr>
        <w:t>Nature communications</w:t>
      </w:r>
      <w:r w:rsidRPr="001E429F">
        <w:rPr>
          <w:rFonts w:eastAsia="Times New Roman" w:cstheme="minorHAnsi"/>
          <w:lang w:val="en-IE" w:eastAsia="en-GB"/>
        </w:rPr>
        <w:t xml:space="preserve">, </w:t>
      </w:r>
      <w:r w:rsidRPr="001E429F">
        <w:rPr>
          <w:rFonts w:eastAsia="Times New Roman" w:cstheme="minorHAnsi"/>
          <w:i/>
          <w:iCs/>
          <w:lang w:val="en-IE" w:eastAsia="en-GB"/>
        </w:rPr>
        <w:t>5</w:t>
      </w:r>
      <w:r w:rsidRPr="001E429F">
        <w:rPr>
          <w:rFonts w:eastAsia="Times New Roman" w:cstheme="minorHAnsi"/>
          <w:lang w:val="en-IE" w:eastAsia="en-GB"/>
        </w:rPr>
        <w:t>(1), 1-10.</w:t>
      </w:r>
    </w:p>
    <w:p w14:paraId="1DDCEA0C" w14:textId="77777777" w:rsidR="0097756B" w:rsidRPr="005D32F6" w:rsidRDefault="0097756B" w:rsidP="00805AD4">
      <w:pPr>
        <w:rPr>
          <w:rFonts w:eastAsia="Times New Roman" w:cstheme="minorHAnsi"/>
          <w:lang w:val="en-IE" w:eastAsia="en-GB"/>
        </w:rPr>
      </w:pPr>
    </w:p>
    <w:p w14:paraId="5DA84BC5" w14:textId="77777777" w:rsidR="0097756B" w:rsidRPr="005D32F6" w:rsidRDefault="0097756B" w:rsidP="00805AD4">
      <w:pPr>
        <w:rPr>
          <w:rFonts w:ascii="Times New Roman" w:eastAsia="Times New Roman" w:hAnsi="Times New Roman" w:cs="Times New Roman"/>
          <w:lang w:val="en-IE" w:eastAsia="en-GB"/>
        </w:rPr>
      </w:pPr>
      <w:r w:rsidRPr="005D32F6">
        <w:rPr>
          <w:rFonts w:ascii="Times New Roman" w:eastAsia="Times New Roman" w:hAnsi="Times New Roman" w:cs="Times New Roman"/>
          <w:lang w:val="en-IE" w:eastAsia="en-GB"/>
        </w:rPr>
        <w:t xml:space="preserve">Assem, M., Shashidhara, S., Glasser, M. F., &amp; Duncan, J. (2021). Precise topology of adjacent domain-general and sensory-biased regions in the human brain. </w:t>
      </w:r>
      <w:r w:rsidRPr="005D32F6">
        <w:rPr>
          <w:rFonts w:ascii="Times New Roman" w:eastAsia="Times New Roman" w:hAnsi="Times New Roman" w:cs="Times New Roman"/>
          <w:i/>
          <w:iCs/>
          <w:lang w:val="en-IE" w:eastAsia="en-GB"/>
        </w:rPr>
        <w:t>bioRxiv</w:t>
      </w:r>
      <w:r w:rsidRPr="005D32F6">
        <w:rPr>
          <w:rFonts w:ascii="Times New Roman" w:eastAsia="Times New Roman" w:hAnsi="Times New Roman" w:cs="Times New Roman"/>
          <w:lang w:val="en-IE" w:eastAsia="en-GB"/>
        </w:rPr>
        <w:t>.</w:t>
      </w:r>
    </w:p>
    <w:p w14:paraId="068BAB65" w14:textId="4E77B13B" w:rsidR="0097756B" w:rsidRDefault="0097756B">
      <w:pPr>
        <w:pStyle w:val="CommentText"/>
      </w:pPr>
    </w:p>
  </w:comment>
  <w:comment w:id="2" w:author="Rebecca Hirst" w:date="2021-08-03T16:14:00Z" w:initials="RH">
    <w:p w14:paraId="3040F208" w14:textId="485035AA" w:rsidR="0097756B" w:rsidRDefault="0097756B">
      <w:pPr>
        <w:pStyle w:val="CommentText"/>
      </w:pPr>
      <w:r>
        <w:rPr>
          <w:rStyle w:val="CommentReference"/>
        </w:rPr>
        <w:annotationRef/>
      </w:r>
      <w:r>
        <w:t xml:space="preserve">This should be 500 for nature ageing – currently 700. Might be ok for first submission but ideas for cuts welcome. </w:t>
      </w:r>
    </w:p>
  </w:comment>
  <w:comment w:id="3" w:author="Rebecca Hirst" w:date="2021-08-03T16:16:00Z" w:initials="RH">
    <w:p w14:paraId="53F58D16" w14:textId="56CDCFDC" w:rsidR="0097756B" w:rsidRDefault="0097756B">
      <w:pPr>
        <w:pStyle w:val="CommentText"/>
      </w:pPr>
      <w:r>
        <w:rPr>
          <w:rStyle w:val="CommentReference"/>
        </w:rPr>
        <w:annotationRef/>
      </w:r>
      <w:r>
        <w:t>Note I am currently reworking this figure</w:t>
      </w:r>
    </w:p>
  </w:comment>
  <w:comment w:id="4" w:author="Fiona Newell" w:date="2021-06-09T16:58:00Z" w:initials="FN">
    <w:p w14:paraId="0B8D29AD" w14:textId="1029CB90" w:rsidR="0097756B" w:rsidRDefault="0097756B">
      <w:pPr>
        <w:pStyle w:val="CommentText"/>
      </w:pPr>
      <w:r>
        <w:rPr>
          <w:rStyle w:val="CommentReference"/>
        </w:rPr>
        <w:annotationRef/>
      </w:r>
      <w:r>
        <w:t>Can you change COLOR to COLOUR for consistency with other spellings throughout?</w:t>
      </w:r>
    </w:p>
  </w:comment>
  <w:comment w:id="5" w:author="Rebecca Hirst" w:date="2021-05-25T10:56:00Z" w:initials="RH">
    <w:p w14:paraId="2BF7DC05" w14:textId="77777777" w:rsidR="0097756B" w:rsidRDefault="0097756B">
      <w:pPr>
        <w:pStyle w:val="CommentText"/>
      </w:pPr>
      <w:r>
        <w:rPr>
          <w:rStyle w:val="CommentReference"/>
        </w:rPr>
        <w:annotationRef/>
      </w:r>
      <w:r>
        <w:t xml:space="preserve">There is something I really don’t like about this figure aesthetically – but I can’t put my finger on it – open to feedback. </w:t>
      </w:r>
    </w:p>
    <w:p w14:paraId="307DBACC" w14:textId="77777777" w:rsidR="0097756B" w:rsidRDefault="0097756B">
      <w:pPr>
        <w:pStyle w:val="CommentText"/>
      </w:pPr>
    </w:p>
    <w:p w14:paraId="05D01474" w14:textId="26F8AA4B" w:rsidR="0097756B" w:rsidRDefault="0097756B">
      <w:pPr>
        <w:pStyle w:val="CommentText"/>
      </w:pPr>
      <w:r>
        <w:t>FNN: Overall it looks nice and will be helpful to the reader.  But perhaps it just looks a bit busy, especially B.  There is a lot of redundancy in B, although the information about years is useful.  Maybe it could be reduced further by shifting some of the info into the main text (e.g. SCQ every wave, Health every second wave).</w:t>
      </w:r>
    </w:p>
  </w:comment>
  <w:comment w:id="6" w:author="Fiona Newell" w:date="2021-06-09T17:02:00Z" w:initials="FN">
    <w:p w14:paraId="17E7BABF" w14:textId="165F1C8C" w:rsidR="0097756B" w:rsidRDefault="0097756B">
      <w:pPr>
        <w:pStyle w:val="CommentText"/>
      </w:pPr>
      <w:r>
        <w:rPr>
          <w:rStyle w:val="CommentReference"/>
        </w:rPr>
        <w:annotationRef/>
      </w:r>
      <w:r>
        <w:t>I’m a bit confused why ‘Centre’ and ‘Health’ boxes are green shaded in Wave 3 here?</w:t>
      </w:r>
    </w:p>
  </w:comment>
  <w:comment w:id="7" w:author="Rebecca Hirst" w:date="2021-08-03T15:35:00Z" w:initials="RH">
    <w:p w14:paraId="0ADCA0E8" w14:textId="7BC9FD41" w:rsidR="0097756B" w:rsidRDefault="0097756B">
      <w:pPr>
        <w:pStyle w:val="CommentText"/>
      </w:pPr>
      <w:r>
        <w:rPr>
          <w:rStyle w:val="CommentReference"/>
        </w:rPr>
        <w:annotationRef/>
      </w:r>
      <w:r>
        <w:t xml:space="preserve">Updating this figure as realised a subset of missing values for longitudinal measures </w:t>
      </w:r>
    </w:p>
  </w:comment>
  <w:comment w:id="11" w:author="Rebecca Hirst" w:date="2021-05-25T18:41:00Z" w:initials="RH">
    <w:p w14:paraId="24E5E2A6" w14:textId="77777777" w:rsidR="0097756B" w:rsidRDefault="0097756B">
      <w:pPr>
        <w:pStyle w:val="CommentText"/>
      </w:pPr>
      <w:r>
        <w:rPr>
          <w:rStyle w:val="CommentReference"/>
        </w:rPr>
        <w:annotationRef/>
      </w:r>
      <w:r>
        <w:t>Will reduce these but wanted to show you specifically here</w:t>
      </w:r>
    </w:p>
    <w:p w14:paraId="686FAAD3" w14:textId="77777777" w:rsidR="0097756B" w:rsidRDefault="0097756B">
      <w:pPr>
        <w:pStyle w:val="CommentText"/>
      </w:pPr>
    </w:p>
    <w:p w14:paraId="61254E58" w14:textId="77777777" w:rsidR="0097756B" w:rsidRDefault="0097756B">
      <w:pPr>
        <w:pStyle w:val="CommentText"/>
      </w:pPr>
    </w:p>
    <w:p w14:paraId="3E3BF7A2" w14:textId="14687388" w:rsidR="0097756B" w:rsidRDefault="0097756B">
      <w:pPr>
        <w:pStyle w:val="CommentText"/>
      </w:pPr>
      <w:r w:rsidRPr="00D27C8E">
        <w:rPr>
          <w:b/>
          <w:bCs/>
        </w:rPr>
        <w:t>FNN</w:t>
      </w:r>
      <w:r>
        <w:t>: always nice to see scientists obsessing over precision!  That’s a good trait in my opinion!!</w:t>
      </w:r>
    </w:p>
  </w:comment>
  <w:comment w:id="15" w:author="Fiona Newell" w:date="2021-07-06T17:04:00Z" w:initials="FN">
    <w:p w14:paraId="5924059F" w14:textId="6613D2C0" w:rsidR="0097756B" w:rsidRDefault="0097756B">
      <w:pPr>
        <w:pStyle w:val="CommentText"/>
      </w:pPr>
      <w:r>
        <w:rPr>
          <w:rStyle w:val="CommentReference"/>
        </w:rPr>
        <w:annotationRef/>
      </w:r>
      <w:r>
        <w:t>Is it worth reporting the actual prevalence of these error types.  E.g. I imagine there are lots more omission errors than commission errors, which may help explain some of the model findings?</w:t>
      </w:r>
    </w:p>
    <w:p w14:paraId="7D004F9E" w14:textId="77777777" w:rsidR="0097756B" w:rsidRDefault="0097756B">
      <w:pPr>
        <w:pStyle w:val="CommentText"/>
      </w:pPr>
    </w:p>
    <w:p w14:paraId="692BB3C0" w14:textId="75DE3552" w:rsidR="0097756B" w:rsidRDefault="0097756B">
      <w:pPr>
        <w:pStyle w:val="CommentText"/>
      </w:pPr>
      <w:r>
        <w:t xml:space="preserve">RH: I agree that would be </w:t>
      </w:r>
      <w:proofErr w:type="spellStart"/>
      <w:r>
        <w:t>intereting</w:t>
      </w:r>
      <w:proofErr w:type="spellEnd"/>
      <w:r>
        <w:t xml:space="preserve"> – looking into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10A8B" w15:done="0"/>
  <w15:commentEx w15:paraId="502F067D" w15:done="0"/>
  <w15:commentEx w15:paraId="229BBD49" w15:paraIdParent="502F067D" w15:done="0"/>
  <w15:commentEx w15:paraId="4D97BE4E" w15:done="0"/>
  <w15:commentEx w15:paraId="7204848C" w15:done="0"/>
  <w15:commentEx w15:paraId="457BF1F3" w15:done="0"/>
  <w15:commentEx w15:paraId="5D8A43E5" w15:done="0"/>
  <w15:commentEx w15:paraId="068BAB65" w15:done="0"/>
  <w15:commentEx w15:paraId="006F342C" w15:done="0"/>
  <w15:commentEx w15:paraId="0B7CD909" w15:done="0"/>
  <w15:commentEx w15:paraId="398FA9A2" w15:done="0"/>
  <w15:commentEx w15:paraId="2DC385F5" w15:done="0"/>
  <w15:commentEx w15:paraId="191A23E9" w15:done="0"/>
  <w15:commentEx w15:paraId="61D8CBE9" w15:done="0"/>
  <w15:commentEx w15:paraId="4E57BE6E" w15:done="0"/>
  <w15:commentEx w15:paraId="4EE29BC9" w15:done="0"/>
  <w15:commentEx w15:paraId="5BA73E91" w15:done="0"/>
  <w15:commentEx w15:paraId="0B8D29AD" w15:done="0"/>
  <w15:commentEx w15:paraId="05D01474" w15:done="0"/>
  <w15:commentEx w15:paraId="64BBA83D" w15:done="0"/>
  <w15:commentEx w15:paraId="17E7BABF" w15:done="0"/>
  <w15:commentEx w15:paraId="053A1CEF" w15:done="0"/>
  <w15:commentEx w15:paraId="6777983C" w15:done="0"/>
  <w15:commentEx w15:paraId="54B54AC1" w15:done="0"/>
  <w15:commentEx w15:paraId="4372CD1E" w15:done="0"/>
  <w15:commentEx w15:paraId="5A081496" w15:done="0"/>
  <w15:commentEx w15:paraId="0C2E1F86" w15:done="0"/>
  <w15:commentEx w15:paraId="1341637B" w15:done="0"/>
  <w15:commentEx w15:paraId="7A3B2C59" w15:done="0"/>
  <w15:commentEx w15:paraId="576A94CC" w15:done="0"/>
  <w15:commentEx w15:paraId="4E5D05B0" w15:done="0"/>
  <w15:commentEx w15:paraId="3E3BF7A2" w15:done="0"/>
  <w15:commentEx w15:paraId="5924059F" w15:done="0"/>
  <w15:commentEx w15:paraId="0D7044E9" w15:done="0"/>
  <w15:commentEx w15:paraId="40FEC23B" w15:done="0"/>
  <w15:commentEx w15:paraId="1B515CA1" w15:done="0"/>
  <w15:commentEx w15:paraId="7562290B" w15:done="0"/>
  <w15:commentEx w15:paraId="4C1E6765" w15:done="0"/>
  <w15:commentEx w15:paraId="6E252DFB" w15:done="0"/>
  <w15:commentEx w15:paraId="3784CCCB" w15:done="0"/>
  <w15:commentEx w15:paraId="37E82122" w15:paraIdParent="3784CCCB" w15:done="0"/>
  <w15:commentEx w15:paraId="7AD02D4D" w15:done="0"/>
  <w15:commentEx w15:paraId="61750D82" w15:done="0"/>
  <w15:commentEx w15:paraId="42C4CB9E" w15:done="0"/>
  <w15:commentEx w15:paraId="20C61575" w15:done="0"/>
  <w15:commentEx w15:paraId="7A2B9072" w15:done="0"/>
  <w15:commentEx w15:paraId="23A5DD05" w15:done="0"/>
  <w15:commentEx w15:paraId="309745DB" w15:done="0"/>
  <w15:commentEx w15:paraId="689DBCB6" w15:done="0"/>
  <w15:commentEx w15:paraId="4BB9B318" w15:done="0"/>
  <w15:commentEx w15:paraId="250583BE" w15:done="0"/>
  <w15:commentEx w15:paraId="4D50FF22" w15:paraIdParent="25058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6286" w16cex:dateUtc="2021-06-09T14:53:00Z"/>
  <w16cex:commentExtensible w16cex:durableId="246B8CEF" w16cex:dateUtc="2021-06-09T17:54:00Z"/>
  <w16cex:commentExtensible w16cex:durableId="248DF0FD" w16cex:dateUtc="2021-07-05T19:58:00Z"/>
  <w16cex:commentExtensible w16cex:durableId="248DF96E" w16cex:dateUtc="2021-07-05T20:34:00Z"/>
  <w16cex:commentExtensible w16cex:durableId="248DF7B6" w16cex:dateUtc="2021-07-05T20:27:00Z"/>
  <w16cex:commentExtensible w16cex:durableId="248DF824" w16cex:dateUtc="2021-07-05T20:29:00Z"/>
  <w16cex:commentExtensible w16cex:durableId="248DF92F" w16cex:dateUtc="2021-07-05T20:33:00Z"/>
  <w16cex:commentExtensible w16cex:durableId="246B655B" w16cex:dateUtc="2021-06-09T15:05:00Z"/>
  <w16cex:commentExtensible w16cex:durableId="248DFAA9" w16cex:dateUtc="2021-07-05T20:39:00Z"/>
  <w16cex:commentExtensible w16cex:durableId="248DFAE9" w16cex:dateUtc="2021-07-05T20:40:00Z"/>
  <w16cex:commentExtensible w16cex:durableId="248DFB3D" w16cex:dateUtc="2021-07-05T20:42:00Z"/>
  <w16cex:commentExtensible w16cex:durableId="248DFBA3" w16cex:dateUtc="2021-07-05T20:44:00Z"/>
  <w16cex:commentExtensible w16cex:durableId="248DFBF3" w16cex:dateUtc="2021-07-05T20:45:00Z"/>
  <w16cex:commentExtensible w16cex:durableId="246B6849" w16cex:dateUtc="2021-06-09T15:18:00Z"/>
  <w16cex:commentExtensible w16cex:durableId="248DFC76" w16cex:dateUtc="2021-07-05T20:47:00Z"/>
  <w16cex:commentExtensible w16cex:durableId="246B70D6" w16cex:dateUtc="2021-06-09T15:54:00Z"/>
  <w16cex:commentExtensible w16cex:durableId="246B71A6" w16cex:dateUtc="2021-06-09T15:58:00Z"/>
  <w16cex:commentExtensible w16cex:durableId="246B7293" w16cex:dateUtc="2021-06-09T16:02:00Z"/>
  <w16cex:commentExtensible w16cex:durableId="246B73F3" w16cex:dateUtc="2021-06-09T16:08:00Z"/>
  <w16cex:commentExtensible w16cex:durableId="246B7467" w16cex:dateUtc="2021-06-09T16:09:00Z"/>
  <w16cex:commentExtensible w16cex:durableId="246B75A3" w16cex:dateUtc="2021-06-09T16:15:00Z"/>
  <w16cex:commentExtensible w16cex:durableId="246B765B" w16cex:dateUtc="2021-06-09T16:18:00Z"/>
  <w16cex:commentExtensible w16cex:durableId="246B760D" w16cex:dateUtc="2021-06-09T16:17:00Z"/>
  <w16cex:commentExtensible w16cex:durableId="248DFD6F" w16cex:dateUtc="2021-07-05T20:51:00Z"/>
  <w16cex:commentExtensible w16cex:durableId="246B7A7F" w16cex:dateUtc="2021-06-09T16:35:00Z"/>
  <w16cex:commentExtensible w16cex:durableId="246B7A40" w16cex:dateUtc="2021-06-09T16:34:00Z"/>
  <w16cex:commentExtensible w16cex:durableId="246B7ABF" w16cex:dateUtc="2021-06-09T16:37:00Z"/>
  <w16cex:commentExtensible w16cex:durableId="246B7C06" w16cex:dateUtc="2021-06-09T16:42:00Z"/>
  <w16cex:commentExtensible w16cex:durableId="246B7D48" w16cex:dateUtc="2021-06-09T16:47:00Z"/>
  <w16cex:commentExtensible w16cex:durableId="246B7D77" w16cex:dateUtc="2021-06-09T16:48:00Z"/>
  <w16cex:commentExtensible w16cex:durableId="248E0037" w16cex:dateUtc="2021-07-05T21:03:00Z"/>
  <w16cex:commentExtensible w16cex:durableId="248E0111" w16cex:dateUtc="2021-07-05T21:07:00Z"/>
  <w16cex:commentExtensible w16cex:durableId="246B8674" w16cex:dateUtc="2021-06-09T17:27:00Z"/>
  <w16cex:commentExtensible w16cex:durableId="248E00D0" w16cex:dateUtc="2021-07-05T21:06:00Z"/>
  <w16cex:commentExtensible w16cex:durableId="246B87C1" w16cex:dateUtc="2021-06-09T17:32:00Z"/>
  <w16cex:commentExtensible w16cex:durableId="246B8903" w16cex:dateUtc="2021-06-09T17:37:00Z"/>
  <w16cex:commentExtensible w16cex:durableId="248E017F" w16cex:dateUtc="2021-07-05T21:09:00Z"/>
  <w16cex:commentExtensible w16cex:durableId="246B89F8" w16cex:dateUtc="2021-06-09T17:42:00Z"/>
  <w16cex:commentExtensible w16cex:durableId="246B8A2D" w16cex:dateUtc="2021-06-09T17:42:00Z"/>
  <w16cex:commentExtensible w16cex:durableId="248E023A" w16cex:dateUtc="2021-07-05T21:12:00Z"/>
  <w16cex:commentExtensible w16cex:durableId="246B8A6A" w16cex:dateUtc="2021-06-09T17:43:00Z"/>
  <w16cex:commentExtensible w16cex:durableId="248E02F5" w16cex:dateUtc="2021-07-05T21:15:00Z"/>
  <w16cex:commentExtensible w16cex:durableId="246B8BE4" w16cex:dateUtc="2021-06-09T17:50:00Z"/>
  <w16cex:commentExtensible w16cex:durableId="248E0440" w16cex:dateUtc="2021-07-05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10A8B" w16cid:durableId="246B6286"/>
  <w16cid:commentId w16cid:paraId="502F067D" w16cid:durableId="246B8CEF"/>
  <w16cid:commentId w16cid:paraId="229BBD49" w16cid:durableId="248DF0FD"/>
  <w16cid:commentId w16cid:paraId="4D97BE4E" w16cid:durableId="248DF96E"/>
  <w16cid:commentId w16cid:paraId="7204848C" w16cid:durableId="248DF7B6"/>
  <w16cid:commentId w16cid:paraId="457BF1F3" w16cid:durableId="248DF824"/>
  <w16cid:commentId w16cid:paraId="5D8A43E5" w16cid:durableId="248DF92F"/>
  <w16cid:commentId w16cid:paraId="068BAB65" w16cid:durableId="246B655B"/>
  <w16cid:commentId w16cid:paraId="006F342C" w16cid:durableId="248DFAA9"/>
  <w16cid:commentId w16cid:paraId="0B7CD909" w16cid:durableId="246B6177"/>
  <w16cid:commentId w16cid:paraId="398FA9A2" w16cid:durableId="248DFAE9"/>
  <w16cid:commentId w16cid:paraId="2DC385F5" w16cid:durableId="248DFB3D"/>
  <w16cid:commentId w16cid:paraId="191A23E9" w16cid:durableId="248DFBA3"/>
  <w16cid:commentId w16cid:paraId="61D8CBE9" w16cid:durableId="248DFBF3"/>
  <w16cid:commentId w16cid:paraId="4E57BE6E" w16cid:durableId="246B6849"/>
  <w16cid:commentId w16cid:paraId="4EE29BC9" w16cid:durableId="248DFC76"/>
  <w16cid:commentId w16cid:paraId="5BA73E91" w16cid:durableId="246B70D6"/>
  <w16cid:commentId w16cid:paraId="0B8D29AD" w16cid:durableId="246B71A6"/>
  <w16cid:commentId w16cid:paraId="05D01474" w16cid:durableId="246B6178"/>
  <w16cid:commentId w16cid:paraId="64BBA83D" w16cid:durableId="246B6179"/>
  <w16cid:commentId w16cid:paraId="17E7BABF" w16cid:durableId="246B7293"/>
  <w16cid:commentId w16cid:paraId="053A1CEF" w16cid:durableId="246B617A"/>
  <w16cid:commentId w16cid:paraId="6777983C" w16cid:durableId="246B73F3"/>
  <w16cid:commentId w16cid:paraId="54B54AC1" w16cid:durableId="246B7467"/>
  <w16cid:commentId w16cid:paraId="4372CD1E" w16cid:durableId="246B75A3"/>
  <w16cid:commentId w16cid:paraId="5A081496" w16cid:durableId="246B765B"/>
  <w16cid:commentId w16cid:paraId="0C2E1F86" w16cid:durableId="246B760D"/>
  <w16cid:commentId w16cid:paraId="1341637B" w16cid:durableId="248DFD6F"/>
  <w16cid:commentId w16cid:paraId="7A3B2C59" w16cid:durableId="246B7A7F"/>
  <w16cid:commentId w16cid:paraId="576A94CC" w16cid:durableId="246B7A40"/>
  <w16cid:commentId w16cid:paraId="4E5D05B0" w16cid:durableId="246B7ABF"/>
  <w16cid:commentId w16cid:paraId="3E3BF7A2" w16cid:durableId="246B617B"/>
  <w16cid:commentId w16cid:paraId="5924059F" w16cid:durableId="246B7C06"/>
  <w16cid:commentId w16cid:paraId="0D7044E9" w16cid:durableId="246B7D48"/>
  <w16cid:commentId w16cid:paraId="40FEC23B" w16cid:durableId="246B7D77"/>
  <w16cid:commentId w16cid:paraId="1B515CA1" w16cid:durableId="246B617C"/>
  <w16cid:commentId w16cid:paraId="7562290B" w16cid:durableId="246B617D"/>
  <w16cid:commentId w16cid:paraId="4C1E6765" w16cid:durableId="248E0037"/>
  <w16cid:commentId w16cid:paraId="6E252DFB" w16cid:durableId="248E0111"/>
  <w16cid:commentId w16cid:paraId="3784CCCB" w16cid:durableId="246B8674"/>
  <w16cid:commentId w16cid:paraId="37E82122" w16cid:durableId="248E00D0"/>
  <w16cid:commentId w16cid:paraId="7AD02D4D" w16cid:durableId="246B87C1"/>
  <w16cid:commentId w16cid:paraId="61750D82" w16cid:durableId="246B8903"/>
  <w16cid:commentId w16cid:paraId="42C4CB9E" w16cid:durableId="248E017F"/>
  <w16cid:commentId w16cid:paraId="20C61575" w16cid:durableId="246B89F8"/>
  <w16cid:commentId w16cid:paraId="7A2B9072" w16cid:durableId="246B8A2D"/>
  <w16cid:commentId w16cid:paraId="23A5DD05" w16cid:durableId="248E023A"/>
  <w16cid:commentId w16cid:paraId="309745DB" w16cid:durableId="246B8A6A"/>
  <w16cid:commentId w16cid:paraId="689DBCB6" w16cid:durableId="248E02F5"/>
  <w16cid:commentId w16cid:paraId="4BB9B318" w16cid:durableId="246B8BE4"/>
  <w16cid:commentId w16cid:paraId="250583BE" w16cid:durableId="246B617E"/>
  <w16cid:commentId w16cid:paraId="4D50FF22" w16cid:durableId="248E044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696A7" w14:textId="77777777" w:rsidR="0097756B" w:rsidRDefault="0097756B" w:rsidP="00273F08">
      <w:pPr>
        <w:spacing w:after="0" w:line="240" w:lineRule="auto"/>
      </w:pPr>
      <w:r>
        <w:separator/>
      </w:r>
    </w:p>
  </w:endnote>
  <w:endnote w:type="continuationSeparator" w:id="0">
    <w:p w14:paraId="451E2419" w14:textId="77777777" w:rsidR="0097756B" w:rsidRDefault="0097756B" w:rsidP="00273F08">
      <w:pPr>
        <w:spacing w:after="0" w:line="240" w:lineRule="auto"/>
      </w:pPr>
      <w:r>
        <w:continuationSeparator/>
      </w:r>
    </w:p>
  </w:endnote>
  <w:endnote w:type="continuationNotice" w:id="1">
    <w:p w14:paraId="499AF92C" w14:textId="77777777" w:rsidR="0097756B" w:rsidRDefault="009775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Tahoma"/>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A0480" w14:textId="77777777" w:rsidR="0097756B" w:rsidRDefault="0097756B" w:rsidP="00273F08">
      <w:pPr>
        <w:spacing w:after="0" w:line="240" w:lineRule="auto"/>
      </w:pPr>
      <w:r>
        <w:separator/>
      </w:r>
    </w:p>
  </w:footnote>
  <w:footnote w:type="continuationSeparator" w:id="0">
    <w:p w14:paraId="0287AB29" w14:textId="77777777" w:rsidR="0097756B" w:rsidRDefault="0097756B" w:rsidP="00273F08">
      <w:pPr>
        <w:spacing w:after="0" w:line="240" w:lineRule="auto"/>
      </w:pPr>
      <w:r>
        <w:continuationSeparator/>
      </w:r>
    </w:p>
  </w:footnote>
  <w:footnote w:type="continuationNotice" w:id="1">
    <w:p w14:paraId="78FE3B37" w14:textId="77777777" w:rsidR="0097756B" w:rsidRDefault="0097756B">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BE3DF" w14:textId="77777777" w:rsidR="0097756B" w:rsidRDefault="0097756B"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97756B" w:rsidRDefault="0097756B" w:rsidP="00A85F6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DC790" w14:textId="77777777" w:rsidR="0097756B" w:rsidRDefault="0097756B"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2D72">
      <w:rPr>
        <w:rStyle w:val="PageNumber"/>
        <w:noProof/>
      </w:rPr>
      <w:t>19</w:t>
    </w:r>
    <w:r>
      <w:rPr>
        <w:rStyle w:val="PageNumber"/>
      </w:rPr>
      <w:fldChar w:fldCharType="end"/>
    </w:r>
  </w:p>
  <w:p w14:paraId="3FC04682" w14:textId="77777777" w:rsidR="0097756B" w:rsidRDefault="0097756B" w:rsidP="00A85F6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Newell">
    <w15:presenceInfo w15:providerId="AD" w15:userId="S::fnewell@tcd.ie::4bd4a331-57be-4500-a8f9-f6b601c1c484"/>
  </w15:person>
  <w15:person w15:author="Setti, Annalisa">
    <w15:presenceInfo w15:providerId="None" w15:userId="Setti, Annal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855"/>
    <w:rsid w:val="00000A03"/>
    <w:rsid w:val="000012C3"/>
    <w:rsid w:val="00004FB2"/>
    <w:rsid w:val="00005B2D"/>
    <w:rsid w:val="00006530"/>
    <w:rsid w:val="00006793"/>
    <w:rsid w:val="000071C5"/>
    <w:rsid w:val="000108C8"/>
    <w:rsid w:val="000109D1"/>
    <w:rsid w:val="00010C24"/>
    <w:rsid w:val="00011AF5"/>
    <w:rsid w:val="00012E9C"/>
    <w:rsid w:val="00013039"/>
    <w:rsid w:val="00013798"/>
    <w:rsid w:val="000139B6"/>
    <w:rsid w:val="00013EF3"/>
    <w:rsid w:val="00014A8C"/>
    <w:rsid w:val="0001572B"/>
    <w:rsid w:val="00015880"/>
    <w:rsid w:val="00015A8E"/>
    <w:rsid w:val="00015C27"/>
    <w:rsid w:val="000160BE"/>
    <w:rsid w:val="000176E1"/>
    <w:rsid w:val="000202BE"/>
    <w:rsid w:val="000210C8"/>
    <w:rsid w:val="00021715"/>
    <w:rsid w:val="000217AB"/>
    <w:rsid w:val="00021A5F"/>
    <w:rsid w:val="0002222C"/>
    <w:rsid w:val="00022897"/>
    <w:rsid w:val="000231DF"/>
    <w:rsid w:val="00024AEB"/>
    <w:rsid w:val="00024C29"/>
    <w:rsid w:val="00025B70"/>
    <w:rsid w:val="000271CB"/>
    <w:rsid w:val="00032D3C"/>
    <w:rsid w:val="00033DE9"/>
    <w:rsid w:val="00033DF6"/>
    <w:rsid w:val="0003579C"/>
    <w:rsid w:val="00035E61"/>
    <w:rsid w:val="00036992"/>
    <w:rsid w:val="00037BDF"/>
    <w:rsid w:val="00040154"/>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B2B"/>
    <w:rsid w:val="00063B31"/>
    <w:rsid w:val="00066602"/>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2BC"/>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49A3"/>
    <w:rsid w:val="00104C37"/>
    <w:rsid w:val="00106D1C"/>
    <w:rsid w:val="00107525"/>
    <w:rsid w:val="00110FC1"/>
    <w:rsid w:val="00111CC4"/>
    <w:rsid w:val="001120CE"/>
    <w:rsid w:val="001124FB"/>
    <w:rsid w:val="00113AE6"/>
    <w:rsid w:val="00115978"/>
    <w:rsid w:val="00116B07"/>
    <w:rsid w:val="00117AAC"/>
    <w:rsid w:val="00120449"/>
    <w:rsid w:val="00120E5D"/>
    <w:rsid w:val="00122465"/>
    <w:rsid w:val="0012284B"/>
    <w:rsid w:val="00122E3A"/>
    <w:rsid w:val="001230A2"/>
    <w:rsid w:val="00124510"/>
    <w:rsid w:val="00124953"/>
    <w:rsid w:val="00124E9C"/>
    <w:rsid w:val="00125C23"/>
    <w:rsid w:val="00125E32"/>
    <w:rsid w:val="00127230"/>
    <w:rsid w:val="00127328"/>
    <w:rsid w:val="001301FA"/>
    <w:rsid w:val="001307A3"/>
    <w:rsid w:val="00131AA1"/>
    <w:rsid w:val="001343C8"/>
    <w:rsid w:val="001347B3"/>
    <w:rsid w:val="001362F6"/>
    <w:rsid w:val="0013743F"/>
    <w:rsid w:val="00142825"/>
    <w:rsid w:val="00143C1C"/>
    <w:rsid w:val="00143DEA"/>
    <w:rsid w:val="0014606F"/>
    <w:rsid w:val="00146D44"/>
    <w:rsid w:val="00147100"/>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FB0"/>
    <w:rsid w:val="001C5296"/>
    <w:rsid w:val="001C61F4"/>
    <w:rsid w:val="001C65E4"/>
    <w:rsid w:val="001C7806"/>
    <w:rsid w:val="001D2559"/>
    <w:rsid w:val="001D36A0"/>
    <w:rsid w:val="001D3DE1"/>
    <w:rsid w:val="001D4581"/>
    <w:rsid w:val="001D4880"/>
    <w:rsid w:val="001D5D00"/>
    <w:rsid w:val="001D7900"/>
    <w:rsid w:val="001D7DC6"/>
    <w:rsid w:val="001E0BD1"/>
    <w:rsid w:val="001E16CF"/>
    <w:rsid w:val="001E18CC"/>
    <w:rsid w:val="001E1BC2"/>
    <w:rsid w:val="001E1FD2"/>
    <w:rsid w:val="001E28A4"/>
    <w:rsid w:val="001E4229"/>
    <w:rsid w:val="001F0406"/>
    <w:rsid w:val="001F1572"/>
    <w:rsid w:val="001F1A4E"/>
    <w:rsid w:val="001F1D2B"/>
    <w:rsid w:val="001F1F03"/>
    <w:rsid w:val="001F32E4"/>
    <w:rsid w:val="001F527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67D5"/>
    <w:rsid w:val="00217833"/>
    <w:rsid w:val="002205AB"/>
    <w:rsid w:val="00222010"/>
    <w:rsid w:val="00222481"/>
    <w:rsid w:val="00222B95"/>
    <w:rsid w:val="002233A7"/>
    <w:rsid w:val="0022487F"/>
    <w:rsid w:val="002251E9"/>
    <w:rsid w:val="0022549B"/>
    <w:rsid w:val="00225FDD"/>
    <w:rsid w:val="0022660E"/>
    <w:rsid w:val="00227FC2"/>
    <w:rsid w:val="00230938"/>
    <w:rsid w:val="00230E82"/>
    <w:rsid w:val="00231EDA"/>
    <w:rsid w:val="0023520B"/>
    <w:rsid w:val="002364B8"/>
    <w:rsid w:val="002364FB"/>
    <w:rsid w:val="00237432"/>
    <w:rsid w:val="002408E2"/>
    <w:rsid w:val="00240F96"/>
    <w:rsid w:val="0024163B"/>
    <w:rsid w:val="00241B97"/>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C0C22"/>
    <w:rsid w:val="002C13F3"/>
    <w:rsid w:val="002C23F2"/>
    <w:rsid w:val="002C2E92"/>
    <w:rsid w:val="002C2FE8"/>
    <w:rsid w:val="002C48A8"/>
    <w:rsid w:val="002C5086"/>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11AA"/>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2543"/>
    <w:rsid w:val="00352A7F"/>
    <w:rsid w:val="00352F4F"/>
    <w:rsid w:val="00353DB6"/>
    <w:rsid w:val="00356842"/>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EBF"/>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6D1D"/>
    <w:rsid w:val="00436E1B"/>
    <w:rsid w:val="00436EEE"/>
    <w:rsid w:val="00437CD4"/>
    <w:rsid w:val="00437F2E"/>
    <w:rsid w:val="0044069E"/>
    <w:rsid w:val="00440B51"/>
    <w:rsid w:val="00440D65"/>
    <w:rsid w:val="00441085"/>
    <w:rsid w:val="004410F2"/>
    <w:rsid w:val="004410FE"/>
    <w:rsid w:val="00441EA8"/>
    <w:rsid w:val="00442D6C"/>
    <w:rsid w:val="0044480F"/>
    <w:rsid w:val="004466AE"/>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A34"/>
    <w:rsid w:val="00483A49"/>
    <w:rsid w:val="00483F2A"/>
    <w:rsid w:val="00484103"/>
    <w:rsid w:val="00484963"/>
    <w:rsid w:val="00485629"/>
    <w:rsid w:val="00485A35"/>
    <w:rsid w:val="004909F4"/>
    <w:rsid w:val="00490C88"/>
    <w:rsid w:val="004924C9"/>
    <w:rsid w:val="00492AFE"/>
    <w:rsid w:val="0049309B"/>
    <w:rsid w:val="00493D30"/>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B"/>
    <w:rsid w:val="004D5DFF"/>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27E5"/>
    <w:rsid w:val="005238E5"/>
    <w:rsid w:val="00524F16"/>
    <w:rsid w:val="0052590D"/>
    <w:rsid w:val="005270BD"/>
    <w:rsid w:val="00527C1C"/>
    <w:rsid w:val="00530EDD"/>
    <w:rsid w:val="00531E2F"/>
    <w:rsid w:val="00532509"/>
    <w:rsid w:val="00532D3E"/>
    <w:rsid w:val="0053363D"/>
    <w:rsid w:val="00533EA6"/>
    <w:rsid w:val="005346AE"/>
    <w:rsid w:val="00534E9E"/>
    <w:rsid w:val="00534FDB"/>
    <w:rsid w:val="00535C4E"/>
    <w:rsid w:val="00537438"/>
    <w:rsid w:val="00537A02"/>
    <w:rsid w:val="00537A1F"/>
    <w:rsid w:val="005409D7"/>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3D6D"/>
    <w:rsid w:val="00565A9A"/>
    <w:rsid w:val="00567B21"/>
    <w:rsid w:val="005703DA"/>
    <w:rsid w:val="005718FD"/>
    <w:rsid w:val="00572370"/>
    <w:rsid w:val="00572BB4"/>
    <w:rsid w:val="00575540"/>
    <w:rsid w:val="00575A0D"/>
    <w:rsid w:val="00580071"/>
    <w:rsid w:val="00580348"/>
    <w:rsid w:val="00580D63"/>
    <w:rsid w:val="00581147"/>
    <w:rsid w:val="005820E7"/>
    <w:rsid w:val="00582BDF"/>
    <w:rsid w:val="005837A0"/>
    <w:rsid w:val="0058396D"/>
    <w:rsid w:val="005841AC"/>
    <w:rsid w:val="00585945"/>
    <w:rsid w:val="00586D7B"/>
    <w:rsid w:val="00586FCE"/>
    <w:rsid w:val="00587C72"/>
    <w:rsid w:val="005910A2"/>
    <w:rsid w:val="005916F8"/>
    <w:rsid w:val="005924E3"/>
    <w:rsid w:val="0059345C"/>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F0233"/>
    <w:rsid w:val="005F0B98"/>
    <w:rsid w:val="005F0C58"/>
    <w:rsid w:val="005F1D90"/>
    <w:rsid w:val="005F2370"/>
    <w:rsid w:val="005F4012"/>
    <w:rsid w:val="005F58A2"/>
    <w:rsid w:val="005F71FA"/>
    <w:rsid w:val="005F74A6"/>
    <w:rsid w:val="006008D3"/>
    <w:rsid w:val="006056C4"/>
    <w:rsid w:val="00611A8E"/>
    <w:rsid w:val="00611E78"/>
    <w:rsid w:val="0061210F"/>
    <w:rsid w:val="00613133"/>
    <w:rsid w:val="0061523C"/>
    <w:rsid w:val="0061629E"/>
    <w:rsid w:val="00616C6C"/>
    <w:rsid w:val="006205CF"/>
    <w:rsid w:val="006207BE"/>
    <w:rsid w:val="00622B17"/>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3144"/>
    <w:rsid w:val="00656D62"/>
    <w:rsid w:val="00660948"/>
    <w:rsid w:val="00660BFB"/>
    <w:rsid w:val="00660D6B"/>
    <w:rsid w:val="0066414D"/>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C0A63"/>
    <w:rsid w:val="006C143D"/>
    <w:rsid w:val="006C1A83"/>
    <w:rsid w:val="006C1C90"/>
    <w:rsid w:val="006C22A2"/>
    <w:rsid w:val="006C2AEE"/>
    <w:rsid w:val="006C5F7C"/>
    <w:rsid w:val="006D1A4A"/>
    <w:rsid w:val="006D1CB0"/>
    <w:rsid w:val="006D219F"/>
    <w:rsid w:val="006D3D8D"/>
    <w:rsid w:val="006D3E37"/>
    <w:rsid w:val="006D457B"/>
    <w:rsid w:val="006D5603"/>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B00"/>
    <w:rsid w:val="006F3B4F"/>
    <w:rsid w:val="006F5F00"/>
    <w:rsid w:val="006F71B8"/>
    <w:rsid w:val="006F73F3"/>
    <w:rsid w:val="00700302"/>
    <w:rsid w:val="00701517"/>
    <w:rsid w:val="0070153A"/>
    <w:rsid w:val="007018FF"/>
    <w:rsid w:val="007036E4"/>
    <w:rsid w:val="00703799"/>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3B0D"/>
    <w:rsid w:val="007567F7"/>
    <w:rsid w:val="007607FB"/>
    <w:rsid w:val="00762732"/>
    <w:rsid w:val="0076310D"/>
    <w:rsid w:val="0076393E"/>
    <w:rsid w:val="007641A4"/>
    <w:rsid w:val="007647DE"/>
    <w:rsid w:val="00765E9D"/>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6ACE"/>
    <w:rsid w:val="00787105"/>
    <w:rsid w:val="007871D9"/>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2BAE"/>
    <w:rsid w:val="007E4226"/>
    <w:rsid w:val="007E47CF"/>
    <w:rsid w:val="007E599B"/>
    <w:rsid w:val="007E5E80"/>
    <w:rsid w:val="007E633B"/>
    <w:rsid w:val="007E7D78"/>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AD4"/>
    <w:rsid w:val="00805ECB"/>
    <w:rsid w:val="0080701B"/>
    <w:rsid w:val="00807036"/>
    <w:rsid w:val="00811AFE"/>
    <w:rsid w:val="00815CC1"/>
    <w:rsid w:val="00816420"/>
    <w:rsid w:val="00816EB3"/>
    <w:rsid w:val="00820CA2"/>
    <w:rsid w:val="00820D39"/>
    <w:rsid w:val="00820D3C"/>
    <w:rsid w:val="008213B8"/>
    <w:rsid w:val="00822A54"/>
    <w:rsid w:val="00823104"/>
    <w:rsid w:val="008233C2"/>
    <w:rsid w:val="0082439B"/>
    <w:rsid w:val="00824731"/>
    <w:rsid w:val="0082692F"/>
    <w:rsid w:val="00826A59"/>
    <w:rsid w:val="008309AF"/>
    <w:rsid w:val="00830F4D"/>
    <w:rsid w:val="0083189F"/>
    <w:rsid w:val="00832846"/>
    <w:rsid w:val="00833B8A"/>
    <w:rsid w:val="008351A9"/>
    <w:rsid w:val="00835B8F"/>
    <w:rsid w:val="00845C59"/>
    <w:rsid w:val="00846BF7"/>
    <w:rsid w:val="00847676"/>
    <w:rsid w:val="00847E4D"/>
    <w:rsid w:val="00851511"/>
    <w:rsid w:val="00851C1F"/>
    <w:rsid w:val="0085285F"/>
    <w:rsid w:val="00854087"/>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586A"/>
    <w:rsid w:val="008D6FDB"/>
    <w:rsid w:val="008D7E66"/>
    <w:rsid w:val="008E08D4"/>
    <w:rsid w:val="008E1392"/>
    <w:rsid w:val="008E1508"/>
    <w:rsid w:val="008E3C1A"/>
    <w:rsid w:val="008E3D0D"/>
    <w:rsid w:val="008E5DEE"/>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2C3"/>
    <w:rsid w:val="00992400"/>
    <w:rsid w:val="00992DE5"/>
    <w:rsid w:val="0099428A"/>
    <w:rsid w:val="00994C03"/>
    <w:rsid w:val="00995205"/>
    <w:rsid w:val="00995BE8"/>
    <w:rsid w:val="0099633F"/>
    <w:rsid w:val="00997F79"/>
    <w:rsid w:val="009A01AA"/>
    <w:rsid w:val="009A1025"/>
    <w:rsid w:val="009A15A1"/>
    <w:rsid w:val="009A3496"/>
    <w:rsid w:val="009A4844"/>
    <w:rsid w:val="009A529C"/>
    <w:rsid w:val="009A6192"/>
    <w:rsid w:val="009A68FC"/>
    <w:rsid w:val="009A7E3D"/>
    <w:rsid w:val="009B06BF"/>
    <w:rsid w:val="009B0C30"/>
    <w:rsid w:val="009B0DD2"/>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6407"/>
    <w:rsid w:val="009E6C49"/>
    <w:rsid w:val="009E6E35"/>
    <w:rsid w:val="009F0AEE"/>
    <w:rsid w:val="009F114B"/>
    <w:rsid w:val="009F1DFA"/>
    <w:rsid w:val="009F22A1"/>
    <w:rsid w:val="009F27F7"/>
    <w:rsid w:val="009F28A1"/>
    <w:rsid w:val="009F2F11"/>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51F9"/>
    <w:rsid w:val="00AE5645"/>
    <w:rsid w:val="00AE57C5"/>
    <w:rsid w:val="00AE5FD4"/>
    <w:rsid w:val="00AE6C9F"/>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4CFD"/>
    <w:rsid w:val="00B15EBF"/>
    <w:rsid w:val="00B1683F"/>
    <w:rsid w:val="00B175C6"/>
    <w:rsid w:val="00B20105"/>
    <w:rsid w:val="00B20F3A"/>
    <w:rsid w:val="00B21D66"/>
    <w:rsid w:val="00B226E4"/>
    <w:rsid w:val="00B24069"/>
    <w:rsid w:val="00B24963"/>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6B57"/>
    <w:rsid w:val="00B6782F"/>
    <w:rsid w:val="00B70909"/>
    <w:rsid w:val="00B7220B"/>
    <w:rsid w:val="00B724C2"/>
    <w:rsid w:val="00B73B13"/>
    <w:rsid w:val="00B73B18"/>
    <w:rsid w:val="00B752A6"/>
    <w:rsid w:val="00B77153"/>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F94"/>
    <w:rsid w:val="00BC0E95"/>
    <w:rsid w:val="00BC12B1"/>
    <w:rsid w:val="00BC1400"/>
    <w:rsid w:val="00BC19DC"/>
    <w:rsid w:val="00BC289E"/>
    <w:rsid w:val="00BC35A2"/>
    <w:rsid w:val="00BC5652"/>
    <w:rsid w:val="00BC6F10"/>
    <w:rsid w:val="00BC6FAF"/>
    <w:rsid w:val="00BD2CBA"/>
    <w:rsid w:val="00BD2E73"/>
    <w:rsid w:val="00BD3F00"/>
    <w:rsid w:val="00BD486F"/>
    <w:rsid w:val="00BD5612"/>
    <w:rsid w:val="00BD5C48"/>
    <w:rsid w:val="00BD671B"/>
    <w:rsid w:val="00BD68BA"/>
    <w:rsid w:val="00BD72FC"/>
    <w:rsid w:val="00BE1E24"/>
    <w:rsid w:val="00BE20DE"/>
    <w:rsid w:val="00BE2BF2"/>
    <w:rsid w:val="00BE2EF4"/>
    <w:rsid w:val="00BE2F6A"/>
    <w:rsid w:val="00BE43E8"/>
    <w:rsid w:val="00BE4B74"/>
    <w:rsid w:val="00BE4C12"/>
    <w:rsid w:val="00BE5664"/>
    <w:rsid w:val="00BE5D72"/>
    <w:rsid w:val="00BE63F6"/>
    <w:rsid w:val="00BE6C12"/>
    <w:rsid w:val="00BE6C2A"/>
    <w:rsid w:val="00BF19EF"/>
    <w:rsid w:val="00BF1FEE"/>
    <w:rsid w:val="00BF287F"/>
    <w:rsid w:val="00BF480C"/>
    <w:rsid w:val="00BF5C52"/>
    <w:rsid w:val="00BF6409"/>
    <w:rsid w:val="00BF7552"/>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6B76"/>
    <w:rsid w:val="00C272B0"/>
    <w:rsid w:val="00C27676"/>
    <w:rsid w:val="00C30B8E"/>
    <w:rsid w:val="00C318AB"/>
    <w:rsid w:val="00C32230"/>
    <w:rsid w:val="00C32A6A"/>
    <w:rsid w:val="00C32D16"/>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4A7"/>
    <w:rsid w:val="00C658A0"/>
    <w:rsid w:val="00C6656C"/>
    <w:rsid w:val="00C66BFD"/>
    <w:rsid w:val="00C678A9"/>
    <w:rsid w:val="00C67E14"/>
    <w:rsid w:val="00C714AC"/>
    <w:rsid w:val="00C71658"/>
    <w:rsid w:val="00C72B83"/>
    <w:rsid w:val="00C734C8"/>
    <w:rsid w:val="00C739B2"/>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5530"/>
    <w:rsid w:val="00C95BCC"/>
    <w:rsid w:val="00C95FBD"/>
    <w:rsid w:val="00CA0D06"/>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6F0"/>
    <w:rsid w:val="00CE473E"/>
    <w:rsid w:val="00CE593B"/>
    <w:rsid w:val="00CE5EDA"/>
    <w:rsid w:val="00CE730C"/>
    <w:rsid w:val="00CE7713"/>
    <w:rsid w:val="00CE7E45"/>
    <w:rsid w:val="00CF2DBA"/>
    <w:rsid w:val="00CF3020"/>
    <w:rsid w:val="00CF366C"/>
    <w:rsid w:val="00CF3959"/>
    <w:rsid w:val="00CF4401"/>
    <w:rsid w:val="00CF44B6"/>
    <w:rsid w:val="00CF66DB"/>
    <w:rsid w:val="00CF73C7"/>
    <w:rsid w:val="00D0212E"/>
    <w:rsid w:val="00D02B74"/>
    <w:rsid w:val="00D053DA"/>
    <w:rsid w:val="00D05409"/>
    <w:rsid w:val="00D07291"/>
    <w:rsid w:val="00D078D5"/>
    <w:rsid w:val="00D11D25"/>
    <w:rsid w:val="00D12456"/>
    <w:rsid w:val="00D1273B"/>
    <w:rsid w:val="00D13356"/>
    <w:rsid w:val="00D13A0F"/>
    <w:rsid w:val="00D13AF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A9C"/>
    <w:rsid w:val="00D4148F"/>
    <w:rsid w:val="00D42AE9"/>
    <w:rsid w:val="00D4345A"/>
    <w:rsid w:val="00D457B6"/>
    <w:rsid w:val="00D45A33"/>
    <w:rsid w:val="00D45CEC"/>
    <w:rsid w:val="00D46163"/>
    <w:rsid w:val="00D463AC"/>
    <w:rsid w:val="00D479A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B29"/>
    <w:rsid w:val="00DF1203"/>
    <w:rsid w:val="00DF20A5"/>
    <w:rsid w:val="00DF2E0C"/>
    <w:rsid w:val="00DF314F"/>
    <w:rsid w:val="00DF319D"/>
    <w:rsid w:val="00DF389B"/>
    <w:rsid w:val="00DF3A7D"/>
    <w:rsid w:val="00DF3D1A"/>
    <w:rsid w:val="00DF3F4B"/>
    <w:rsid w:val="00DF46E7"/>
    <w:rsid w:val="00DF573E"/>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D2B"/>
    <w:rsid w:val="00E40114"/>
    <w:rsid w:val="00E40616"/>
    <w:rsid w:val="00E406E8"/>
    <w:rsid w:val="00E412A0"/>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6EED"/>
    <w:rsid w:val="00E80AB2"/>
    <w:rsid w:val="00E81E62"/>
    <w:rsid w:val="00E8233E"/>
    <w:rsid w:val="00E8449E"/>
    <w:rsid w:val="00E85BBB"/>
    <w:rsid w:val="00E85F5C"/>
    <w:rsid w:val="00E86C79"/>
    <w:rsid w:val="00E87694"/>
    <w:rsid w:val="00E87E8D"/>
    <w:rsid w:val="00E90123"/>
    <w:rsid w:val="00E905D8"/>
    <w:rsid w:val="00E90C2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8D1"/>
    <w:rsid w:val="00EC39DA"/>
    <w:rsid w:val="00EC43C5"/>
    <w:rsid w:val="00EC4FF5"/>
    <w:rsid w:val="00EC51F5"/>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72FD"/>
    <w:rsid w:val="00F50C91"/>
    <w:rsid w:val="00F525EC"/>
    <w:rsid w:val="00F52C4B"/>
    <w:rsid w:val="00F52CEB"/>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755D"/>
    <w:rsid w:val="00F87A1A"/>
    <w:rsid w:val="00F91F64"/>
    <w:rsid w:val="00F922C3"/>
    <w:rsid w:val="00F932F6"/>
    <w:rsid w:val="00F93787"/>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97A"/>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954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4" Type="http://schemas.microsoft.com/office/2011/relationships/commentsExtended" Target="commentsExtended.xml"/><Relationship Id="rId25" Type="http://schemas.microsoft.com/office/2011/relationships/people" Target="people.xml"/><Relationship Id="rId26" Type="http://schemas.microsoft.com/office/2016/09/relationships/commentsIds" Target="commentsIds.xml"/><Relationship Id="rId27" Type="http://schemas.microsoft.com/office/2018/08/relationships/commentsExtensible" Target="commentsExtensible.xml"/><Relationship Id="rId10" Type="http://schemas.openxmlformats.org/officeDocument/2006/relationships/image" Target="media/image1.emf"/><Relationship Id="rId11" Type="http://schemas.openxmlformats.org/officeDocument/2006/relationships/image" Target="media/image2.png"/><Relationship Id="rId12" Type="http://schemas.openxmlformats.org/officeDocument/2006/relationships/image" Target="media/image20.png"/><Relationship Id="rId13" Type="http://schemas.openxmlformats.org/officeDocument/2006/relationships/hyperlink" Target="https://github.com/RebeccaHirst/TILDA_multisensory_cognitive"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7CFA5-D61E-DB44-9678-7A1D57900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33</Pages>
  <Words>27382</Words>
  <Characters>156084</Characters>
  <Application>Microsoft Macintosh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304</cp:revision>
  <cp:lastPrinted>2020-01-30T14:18:00Z</cp:lastPrinted>
  <dcterms:created xsi:type="dcterms:W3CDTF">2021-06-09T14:49:00Z</dcterms:created>
  <dcterms:modified xsi:type="dcterms:W3CDTF">2021-08-10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